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4A0B" w:rsidRDefault="00E44A0B" w:rsidP="00E44A0B">
      <w:pPr>
        <w:autoSpaceDE w:val="0"/>
        <w:autoSpaceDN w:val="0"/>
        <w:adjustRightInd w:val="0"/>
        <w:spacing w:after="0" w:line="240" w:lineRule="auto"/>
        <w:jc w:val="center"/>
        <w:rPr>
          <w:b/>
          <w:bCs/>
          <w:sz w:val="40"/>
          <w:szCs w:val="40"/>
        </w:rPr>
      </w:pPr>
      <w:bookmarkStart w:id="0" w:name="_Toc368259828"/>
      <w:bookmarkStart w:id="1" w:name="_Toc371537039"/>
      <w:bookmarkStart w:id="2" w:name="_Toc362807448"/>
      <w:r>
        <w:rPr>
          <w:b/>
          <w:bCs/>
          <w:sz w:val="40"/>
          <w:szCs w:val="40"/>
        </w:rPr>
        <w:t>Thesis Guidelines Handbook</w:t>
      </w:r>
    </w:p>
    <w:p w:rsidR="00E44A0B" w:rsidRDefault="00E44A0B" w:rsidP="00E44A0B">
      <w:pPr>
        <w:autoSpaceDE w:val="0"/>
        <w:autoSpaceDN w:val="0"/>
        <w:adjustRightInd w:val="0"/>
        <w:spacing w:after="0" w:line="240" w:lineRule="auto"/>
        <w:jc w:val="center"/>
        <w:rPr>
          <w:sz w:val="24"/>
        </w:rPr>
      </w:pPr>
    </w:p>
    <w:p w:rsidR="00E44A0B" w:rsidRDefault="00E44A0B" w:rsidP="00E44A0B">
      <w:pPr>
        <w:autoSpaceDE w:val="0"/>
        <w:autoSpaceDN w:val="0"/>
        <w:adjustRightInd w:val="0"/>
        <w:spacing w:after="0" w:line="240" w:lineRule="auto"/>
        <w:jc w:val="center"/>
        <w:rPr>
          <w:sz w:val="24"/>
        </w:rPr>
      </w:pPr>
    </w:p>
    <w:p w:rsidR="00E44A0B" w:rsidRDefault="00E44A0B" w:rsidP="00E44A0B">
      <w:pPr>
        <w:autoSpaceDE w:val="0"/>
        <w:autoSpaceDN w:val="0"/>
        <w:adjustRightInd w:val="0"/>
        <w:spacing w:after="0" w:line="240" w:lineRule="auto"/>
        <w:jc w:val="center"/>
        <w:rPr>
          <w:sz w:val="24"/>
        </w:rPr>
      </w:pPr>
    </w:p>
    <w:p w:rsidR="00E44A0B" w:rsidRDefault="00E44A0B" w:rsidP="00E44A0B">
      <w:pPr>
        <w:autoSpaceDE w:val="0"/>
        <w:autoSpaceDN w:val="0"/>
        <w:adjustRightInd w:val="0"/>
        <w:spacing w:after="0" w:line="240" w:lineRule="auto"/>
        <w:jc w:val="center"/>
        <w:rPr>
          <w:sz w:val="24"/>
        </w:rPr>
      </w:pPr>
      <w:r>
        <w:rPr>
          <w:noProof/>
          <w:sz w:val="20"/>
          <w:szCs w:val="20"/>
        </w:rPr>
        <w:drawing>
          <wp:inline distT="0" distB="0" distL="0" distR="0">
            <wp:extent cx="2483556" cy="12825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4589" cy="1288290"/>
                    </a:xfrm>
                    <a:prstGeom prst="rect">
                      <a:avLst/>
                    </a:prstGeom>
                    <a:noFill/>
                    <a:ln>
                      <a:noFill/>
                    </a:ln>
                  </pic:spPr>
                </pic:pic>
              </a:graphicData>
            </a:graphic>
          </wp:inline>
        </w:drawing>
      </w:r>
    </w:p>
    <w:p w:rsidR="00E44A0B" w:rsidRDefault="00E44A0B" w:rsidP="00E44A0B">
      <w:pPr>
        <w:autoSpaceDE w:val="0"/>
        <w:autoSpaceDN w:val="0"/>
        <w:adjustRightInd w:val="0"/>
        <w:spacing w:after="0" w:line="240" w:lineRule="auto"/>
        <w:jc w:val="center"/>
        <w:rPr>
          <w:sz w:val="24"/>
        </w:rPr>
      </w:pPr>
    </w:p>
    <w:p w:rsidR="00E44A0B" w:rsidRDefault="00E44A0B" w:rsidP="00E44A0B">
      <w:pPr>
        <w:autoSpaceDE w:val="0"/>
        <w:autoSpaceDN w:val="0"/>
        <w:adjustRightInd w:val="0"/>
        <w:spacing w:after="0" w:line="240" w:lineRule="auto"/>
        <w:jc w:val="center"/>
        <w:rPr>
          <w:sz w:val="24"/>
        </w:rPr>
      </w:pPr>
    </w:p>
    <w:p w:rsidR="00E44A0B" w:rsidRDefault="00E44A0B" w:rsidP="00E44A0B">
      <w:pPr>
        <w:autoSpaceDE w:val="0"/>
        <w:autoSpaceDN w:val="0"/>
        <w:adjustRightInd w:val="0"/>
        <w:spacing w:after="0" w:line="240" w:lineRule="auto"/>
        <w:jc w:val="center"/>
        <w:rPr>
          <w:sz w:val="24"/>
        </w:rPr>
      </w:pPr>
      <w:r>
        <w:rPr>
          <w:sz w:val="24"/>
        </w:rPr>
        <w:t>For</w:t>
      </w:r>
    </w:p>
    <w:p w:rsidR="00E44A0B" w:rsidRDefault="00E44A0B" w:rsidP="00E44A0B">
      <w:pPr>
        <w:autoSpaceDE w:val="0"/>
        <w:autoSpaceDN w:val="0"/>
        <w:adjustRightInd w:val="0"/>
        <w:spacing w:after="0" w:line="240" w:lineRule="auto"/>
        <w:jc w:val="center"/>
        <w:rPr>
          <w:b/>
          <w:bCs/>
          <w:sz w:val="24"/>
        </w:rPr>
      </w:pPr>
    </w:p>
    <w:p w:rsidR="00CD5975" w:rsidRDefault="00E44A0B" w:rsidP="00E44A0B">
      <w:pPr>
        <w:autoSpaceDE w:val="0"/>
        <w:autoSpaceDN w:val="0"/>
        <w:adjustRightInd w:val="0"/>
        <w:spacing w:after="0" w:line="240" w:lineRule="auto"/>
        <w:jc w:val="center"/>
        <w:rPr>
          <w:b/>
          <w:bCs/>
          <w:sz w:val="40"/>
          <w:szCs w:val="40"/>
        </w:rPr>
      </w:pPr>
      <w:r>
        <w:rPr>
          <w:b/>
          <w:bCs/>
          <w:sz w:val="40"/>
          <w:szCs w:val="40"/>
        </w:rPr>
        <w:t>MPhil</w:t>
      </w:r>
    </w:p>
    <w:p w:rsidR="00CD5975" w:rsidRDefault="00CD5975" w:rsidP="00E44A0B">
      <w:pPr>
        <w:autoSpaceDE w:val="0"/>
        <w:autoSpaceDN w:val="0"/>
        <w:adjustRightInd w:val="0"/>
        <w:spacing w:after="0" w:line="240" w:lineRule="auto"/>
        <w:jc w:val="center"/>
        <w:rPr>
          <w:b/>
          <w:bCs/>
          <w:sz w:val="40"/>
          <w:szCs w:val="40"/>
        </w:rPr>
      </w:pPr>
      <w:r>
        <w:rPr>
          <w:b/>
          <w:bCs/>
          <w:sz w:val="40"/>
          <w:szCs w:val="40"/>
        </w:rPr>
        <w:t xml:space="preserve">MPhil leading to </w:t>
      </w:r>
      <w:r w:rsidR="00E44A0B">
        <w:rPr>
          <w:b/>
          <w:bCs/>
          <w:sz w:val="40"/>
          <w:szCs w:val="40"/>
        </w:rPr>
        <w:t>PhD</w:t>
      </w:r>
    </w:p>
    <w:p w:rsidR="00E44A0B" w:rsidRDefault="00CD5975" w:rsidP="00E44A0B">
      <w:pPr>
        <w:autoSpaceDE w:val="0"/>
        <w:autoSpaceDN w:val="0"/>
        <w:adjustRightInd w:val="0"/>
        <w:spacing w:after="0" w:line="240" w:lineRule="auto"/>
        <w:jc w:val="center"/>
        <w:rPr>
          <w:b/>
          <w:bCs/>
          <w:sz w:val="40"/>
          <w:szCs w:val="40"/>
        </w:rPr>
      </w:pPr>
      <w:r>
        <w:rPr>
          <w:b/>
          <w:bCs/>
          <w:sz w:val="40"/>
          <w:szCs w:val="40"/>
        </w:rPr>
        <w:t>PhD</w:t>
      </w:r>
      <w:r w:rsidR="00E44A0B">
        <w:rPr>
          <w:b/>
          <w:bCs/>
          <w:sz w:val="40"/>
          <w:szCs w:val="40"/>
        </w:rPr>
        <w:t xml:space="preserve"> Program</w:t>
      </w:r>
    </w:p>
    <w:p w:rsidR="00E44A0B" w:rsidRDefault="00E44A0B" w:rsidP="00E44A0B">
      <w:pPr>
        <w:autoSpaceDE w:val="0"/>
        <w:autoSpaceDN w:val="0"/>
        <w:adjustRightInd w:val="0"/>
        <w:spacing w:after="0" w:line="240" w:lineRule="auto"/>
        <w:rPr>
          <w:b/>
          <w:bCs/>
          <w:sz w:val="40"/>
          <w:szCs w:val="40"/>
        </w:rPr>
      </w:pPr>
    </w:p>
    <w:p w:rsidR="00E44A0B" w:rsidRDefault="00E44A0B" w:rsidP="00E44A0B">
      <w:pPr>
        <w:autoSpaceDE w:val="0"/>
        <w:autoSpaceDN w:val="0"/>
        <w:adjustRightInd w:val="0"/>
        <w:spacing w:after="0" w:line="240" w:lineRule="auto"/>
        <w:rPr>
          <w:b/>
          <w:bCs/>
          <w:sz w:val="40"/>
          <w:szCs w:val="40"/>
        </w:rPr>
      </w:pPr>
    </w:p>
    <w:p w:rsidR="00E44A0B" w:rsidRDefault="00E44A0B" w:rsidP="00E44A0B">
      <w:pPr>
        <w:autoSpaceDE w:val="0"/>
        <w:autoSpaceDN w:val="0"/>
        <w:adjustRightInd w:val="0"/>
        <w:spacing w:after="0" w:line="240" w:lineRule="auto"/>
        <w:rPr>
          <w:b/>
          <w:bCs/>
          <w:sz w:val="40"/>
          <w:szCs w:val="40"/>
        </w:rPr>
      </w:pPr>
    </w:p>
    <w:p w:rsidR="00E44A0B" w:rsidRDefault="00E44A0B" w:rsidP="00E44A0B">
      <w:pPr>
        <w:autoSpaceDE w:val="0"/>
        <w:autoSpaceDN w:val="0"/>
        <w:adjustRightInd w:val="0"/>
        <w:spacing w:after="0" w:line="240" w:lineRule="auto"/>
        <w:rPr>
          <w:b/>
          <w:bCs/>
          <w:sz w:val="40"/>
          <w:szCs w:val="40"/>
        </w:rPr>
      </w:pPr>
    </w:p>
    <w:p w:rsidR="00E44A0B" w:rsidRDefault="00E44A0B" w:rsidP="00E44A0B">
      <w:pPr>
        <w:autoSpaceDE w:val="0"/>
        <w:autoSpaceDN w:val="0"/>
        <w:adjustRightInd w:val="0"/>
        <w:spacing w:after="0" w:line="240" w:lineRule="auto"/>
        <w:rPr>
          <w:b/>
          <w:bCs/>
          <w:sz w:val="40"/>
          <w:szCs w:val="40"/>
        </w:rPr>
      </w:pPr>
    </w:p>
    <w:p w:rsidR="00E44A0B" w:rsidRDefault="00E44A0B" w:rsidP="00E44A0B">
      <w:pPr>
        <w:autoSpaceDE w:val="0"/>
        <w:autoSpaceDN w:val="0"/>
        <w:adjustRightInd w:val="0"/>
        <w:spacing w:after="0" w:line="240" w:lineRule="auto"/>
        <w:rPr>
          <w:b/>
          <w:bCs/>
          <w:sz w:val="40"/>
          <w:szCs w:val="40"/>
        </w:rPr>
      </w:pPr>
    </w:p>
    <w:p w:rsidR="00E44A0B" w:rsidRDefault="00E44A0B" w:rsidP="00E44A0B">
      <w:pPr>
        <w:tabs>
          <w:tab w:val="left" w:pos="2820"/>
        </w:tabs>
        <w:autoSpaceDE w:val="0"/>
        <w:autoSpaceDN w:val="0"/>
        <w:adjustRightInd w:val="0"/>
        <w:spacing w:after="0" w:line="240" w:lineRule="auto"/>
        <w:jc w:val="center"/>
        <w:rPr>
          <w:b/>
          <w:bCs/>
          <w:sz w:val="40"/>
          <w:szCs w:val="40"/>
        </w:rPr>
      </w:pPr>
      <w:r>
        <w:rPr>
          <w:b/>
          <w:bCs/>
          <w:sz w:val="40"/>
          <w:szCs w:val="40"/>
        </w:rPr>
        <w:t>Institute of Basic Medical Sciences</w:t>
      </w:r>
    </w:p>
    <w:p w:rsidR="00E44A0B" w:rsidRDefault="00E44A0B" w:rsidP="00E44A0B">
      <w:pPr>
        <w:tabs>
          <w:tab w:val="left" w:pos="2820"/>
        </w:tabs>
        <w:autoSpaceDE w:val="0"/>
        <w:autoSpaceDN w:val="0"/>
        <w:adjustRightInd w:val="0"/>
        <w:spacing w:after="0" w:line="240" w:lineRule="auto"/>
        <w:jc w:val="center"/>
        <w:rPr>
          <w:b/>
          <w:bCs/>
          <w:sz w:val="40"/>
          <w:szCs w:val="40"/>
        </w:rPr>
      </w:pPr>
      <w:r>
        <w:rPr>
          <w:b/>
          <w:bCs/>
          <w:sz w:val="40"/>
          <w:szCs w:val="40"/>
        </w:rPr>
        <w:t>Khyber Medical University</w:t>
      </w:r>
    </w:p>
    <w:p w:rsidR="00E44A0B" w:rsidRDefault="00E44A0B" w:rsidP="00A056D1">
      <w:pPr>
        <w:tabs>
          <w:tab w:val="left" w:pos="2820"/>
        </w:tabs>
        <w:autoSpaceDE w:val="0"/>
        <w:autoSpaceDN w:val="0"/>
        <w:adjustRightInd w:val="0"/>
        <w:spacing w:after="0" w:line="240" w:lineRule="auto"/>
        <w:jc w:val="center"/>
        <w:rPr>
          <w:b/>
          <w:bCs/>
          <w:sz w:val="40"/>
          <w:szCs w:val="40"/>
        </w:rPr>
      </w:pPr>
      <w:r>
        <w:rPr>
          <w:b/>
          <w:bCs/>
          <w:sz w:val="40"/>
          <w:szCs w:val="40"/>
        </w:rPr>
        <w:t>Peshawar</w:t>
      </w:r>
    </w:p>
    <w:p w:rsidR="00E44A0B" w:rsidRDefault="00E44A0B" w:rsidP="00E44A0B">
      <w:pPr>
        <w:autoSpaceDE w:val="0"/>
        <w:autoSpaceDN w:val="0"/>
        <w:adjustRightInd w:val="0"/>
        <w:spacing w:after="0" w:line="240" w:lineRule="auto"/>
        <w:rPr>
          <w:b/>
          <w:bCs/>
          <w:sz w:val="40"/>
          <w:szCs w:val="40"/>
        </w:rPr>
      </w:pPr>
    </w:p>
    <w:p w:rsidR="00E44A0B" w:rsidRDefault="00E44A0B" w:rsidP="00E44A0B">
      <w:pPr>
        <w:autoSpaceDE w:val="0"/>
        <w:autoSpaceDN w:val="0"/>
        <w:adjustRightInd w:val="0"/>
        <w:spacing w:after="0" w:line="240" w:lineRule="auto"/>
        <w:rPr>
          <w:b/>
          <w:bCs/>
          <w:sz w:val="40"/>
          <w:szCs w:val="40"/>
        </w:rPr>
      </w:pPr>
    </w:p>
    <w:p w:rsidR="00A056D1" w:rsidRDefault="00A056D1" w:rsidP="00E44A0B">
      <w:pPr>
        <w:autoSpaceDE w:val="0"/>
        <w:autoSpaceDN w:val="0"/>
        <w:adjustRightInd w:val="0"/>
        <w:spacing w:after="0" w:line="240" w:lineRule="auto"/>
        <w:rPr>
          <w:b/>
          <w:bCs/>
          <w:sz w:val="40"/>
          <w:szCs w:val="40"/>
        </w:rPr>
      </w:pPr>
    </w:p>
    <w:p w:rsidR="000B27A5" w:rsidRDefault="000B27A5" w:rsidP="000B27A5">
      <w:pPr>
        <w:rPr>
          <w:b/>
          <w:bCs/>
          <w:sz w:val="40"/>
          <w:szCs w:val="40"/>
        </w:rPr>
        <w:sectPr w:rsidR="000B27A5" w:rsidSect="000B27A5">
          <w:footerReference w:type="default" r:id="rId9"/>
          <w:footerReference w:type="first" r:id="rId10"/>
          <w:pgSz w:w="11907" w:h="16839" w:code="9"/>
          <w:pgMar w:top="1260" w:right="1440" w:bottom="1440" w:left="2160" w:header="720" w:footer="720" w:gutter="0"/>
          <w:pgNumType w:fmt="lowerRoman" w:start="1"/>
          <w:cols w:space="720"/>
          <w:titlePg/>
          <w:docGrid w:linePitch="381"/>
        </w:sectPr>
      </w:pPr>
    </w:p>
    <w:p w:rsidR="00E44A0B" w:rsidRDefault="00A056D1" w:rsidP="000B27A5">
      <w:pPr>
        <w:rPr>
          <w:b/>
          <w:bCs/>
          <w:sz w:val="40"/>
          <w:szCs w:val="40"/>
        </w:rPr>
      </w:pPr>
      <w:r>
        <w:rPr>
          <w:b/>
          <w:bCs/>
          <w:sz w:val="40"/>
          <w:szCs w:val="40"/>
        </w:rPr>
        <w:lastRenderedPageBreak/>
        <w:t>Guidelines for Thesis Writing</w:t>
      </w:r>
    </w:p>
    <w:p w:rsidR="00A056D1" w:rsidRPr="000B27A5" w:rsidRDefault="00A056D1" w:rsidP="00A056D1">
      <w:pPr>
        <w:pStyle w:val="ListParagraph"/>
        <w:numPr>
          <w:ilvl w:val="0"/>
          <w:numId w:val="15"/>
        </w:numPr>
        <w:spacing w:before="120" w:after="120" w:line="259" w:lineRule="auto"/>
        <w:jc w:val="both"/>
        <w:rPr>
          <w:b/>
          <w:sz w:val="22"/>
          <w:szCs w:val="22"/>
        </w:rPr>
      </w:pPr>
      <w:r w:rsidRPr="000B27A5">
        <w:rPr>
          <w:b/>
          <w:sz w:val="22"/>
          <w:szCs w:val="22"/>
        </w:rPr>
        <w:t>A thesis should comprise of the following components</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 xml:space="preserve">Title pages 1&amp;2 </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Dedication (optional)</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 xml:space="preserve">Certificate </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 xml:space="preserve">Declaration </w:t>
      </w:r>
    </w:p>
    <w:p w:rsidR="00A056D1" w:rsidRPr="000B27A5" w:rsidRDefault="00A056D1" w:rsidP="00C90D72">
      <w:pPr>
        <w:pStyle w:val="ListParagraph"/>
        <w:numPr>
          <w:ilvl w:val="1"/>
          <w:numId w:val="15"/>
        </w:numPr>
        <w:spacing w:before="120" w:after="120" w:line="240" w:lineRule="auto"/>
        <w:ind w:left="900" w:hanging="270"/>
        <w:jc w:val="both"/>
        <w:rPr>
          <w:sz w:val="22"/>
          <w:szCs w:val="22"/>
        </w:rPr>
      </w:pPr>
      <w:r w:rsidRPr="000B27A5">
        <w:rPr>
          <w:sz w:val="22"/>
          <w:szCs w:val="22"/>
        </w:rPr>
        <w:t xml:space="preserve">Acknowledgements </w:t>
      </w:r>
      <w:r w:rsidR="00C90D72" w:rsidRPr="000B27A5">
        <w:rPr>
          <w:sz w:val="22"/>
          <w:szCs w:val="22"/>
        </w:rPr>
        <w:t>(One page only)</w:t>
      </w:r>
    </w:p>
    <w:p w:rsidR="000E4F49" w:rsidRPr="000B27A5" w:rsidRDefault="000E4F49" w:rsidP="000E4F49">
      <w:pPr>
        <w:pStyle w:val="ListParagraph"/>
        <w:numPr>
          <w:ilvl w:val="1"/>
          <w:numId w:val="15"/>
        </w:numPr>
        <w:spacing w:before="120" w:after="120" w:line="240" w:lineRule="auto"/>
        <w:ind w:left="900" w:hanging="270"/>
        <w:jc w:val="both"/>
        <w:rPr>
          <w:sz w:val="22"/>
          <w:szCs w:val="22"/>
        </w:rPr>
      </w:pPr>
      <w:r w:rsidRPr="000B27A5">
        <w:rPr>
          <w:sz w:val="22"/>
          <w:szCs w:val="22"/>
        </w:rPr>
        <w:t>Abstract</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Table of contents</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List of tables (if there)</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List of figures (if there)</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List of abbreviations</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Chapter 1: Introduction</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Chapter 2: Materials and Methods</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Chapter 3: Results</w:t>
      </w:r>
    </w:p>
    <w:p w:rsidR="00A056D1" w:rsidRPr="000B27A5" w:rsidRDefault="00A056D1" w:rsidP="00A056D1">
      <w:pPr>
        <w:pStyle w:val="ListParagraph"/>
        <w:numPr>
          <w:ilvl w:val="1"/>
          <w:numId w:val="15"/>
        </w:numPr>
        <w:spacing w:before="120" w:after="120" w:line="240" w:lineRule="auto"/>
        <w:ind w:left="900" w:hanging="270"/>
        <w:jc w:val="both"/>
        <w:rPr>
          <w:sz w:val="22"/>
          <w:szCs w:val="22"/>
        </w:rPr>
      </w:pPr>
      <w:r w:rsidRPr="000B27A5">
        <w:rPr>
          <w:sz w:val="22"/>
          <w:szCs w:val="22"/>
        </w:rPr>
        <w:t>Chapter 4: Discussion</w:t>
      </w:r>
    </w:p>
    <w:p w:rsidR="00A056D1" w:rsidRPr="000B27A5" w:rsidRDefault="00C90D72" w:rsidP="00A056D1">
      <w:pPr>
        <w:pStyle w:val="ListParagraph"/>
        <w:numPr>
          <w:ilvl w:val="1"/>
          <w:numId w:val="15"/>
        </w:numPr>
        <w:spacing w:before="120" w:after="120" w:line="240" w:lineRule="auto"/>
        <w:ind w:left="900" w:hanging="270"/>
        <w:jc w:val="both"/>
        <w:rPr>
          <w:sz w:val="22"/>
          <w:szCs w:val="22"/>
        </w:rPr>
      </w:pPr>
      <w:r w:rsidRPr="000B27A5">
        <w:rPr>
          <w:sz w:val="22"/>
          <w:szCs w:val="22"/>
        </w:rPr>
        <w:t>Conclusion (O</w:t>
      </w:r>
      <w:r w:rsidR="00A056D1" w:rsidRPr="000B27A5">
        <w:rPr>
          <w:sz w:val="22"/>
          <w:szCs w:val="22"/>
        </w:rPr>
        <w:t>ne page only)</w:t>
      </w:r>
    </w:p>
    <w:p w:rsidR="00A056D1" w:rsidRPr="000B27A5" w:rsidRDefault="00A056D1" w:rsidP="000E4F49">
      <w:pPr>
        <w:pStyle w:val="ListParagraph"/>
        <w:numPr>
          <w:ilvl w:val="1"/>
          <w:numId w:val="15"/>
        </w:numPr>
        <w:spacing w:before="120" w:after="120" w:line="240" w:lineRule="auto"/>
        <w:ind w:left="900" w:hanging="270"/>
        <w:jc w:val="both"/>
        <w:rPr>
          <w:sz w:val="22"/>
          <w:szCs w:val="22"/>
        </w:rPr>
      </w:pPr>
      <w:r w:rsidRPr="000B27A5">
        <w:rPr>
          <w:sz w:val="22"/>
          <w:szCs w:val="22"/>
        </w:rPr>
        <w:t>References (</w:t>
      </w:r>
      <w:r w:rsidR="000E4F49" w:rsidRPr="000B27A5">
        <w:rPr>
          <w:sz w:val="22"/>
          <w:szCs w:val="22"/>
        </w:rPr>
        <w:t>Harvard style</w:t>
      </w:r>
      <w:r w:rsidRPr="000B27A5">
        <w:rPr>
          <w:sz w:val="22"/>
          <w:szCs w:val="22"/>
        </w:rPr>
        <w:t>)</w:t>
      </w:r>
    </w:p>
    <w:p w:rsidR="00A056D1" w:rsidRPr="000B27A5" w:rsidRDefault="00C90D72" w:rsidP="00A056D1">
      <w:pPr>
        <w:pStyle w:val="ListParagraph"/>
        <w:numPr>
          <w:ilvl w:val="1"/>
          <w:numId w:val="15"/>
        </w:numPr>
        <w:spacing w:before="120" w:after="120" w:line="240" w:lineRule="auto"/>
        <w:ind w:left="900" w:hanging="270"/>
        <w:jc w:val="both"/>
        <w:rPr>
          <w:sz w:val="22"/>
          <w:szCs w:val="22"/>
        </w:rPr>
      </w:pPr>
      <w:r w:rsidRPr="000B27A5">
        <w:rPr>
          <w:sz w:val="22"/>
          <w:szCs w:val="22"/>
        </w:rPr>
        <w:t>Appendices (O</w:t>
      </w:r>
      <w:r w:rsidR="00A056D1" w:rsidRPr="000B27A5">
        <w:rPr>
          <w:sz w:val="22"/>
          <w:szCs w:val="22"/>
        </w:rPr>
        <w:t xml:space="preserve">ptional) </w:t>
      </w:r>
    </w:p>
    <w:p w:rsidR="00A056D1" w:rsidRPr="000B27A5" w:rsidRDefault="00A056D1" w:rsidP="000B27A5">
      <w:pPr>
        <w:pStyle w:val="ListParagraph"/>
        <w:numPr>
          <w:ilvl w:val="0"/>
          <w:numId w:val="15"/>
        </w:numPr>
        <w:spacing w:before="120" w:after="120" w:line="240" w:lineRule="auto"/>
        <w:ind w:left="362" w:hangingChars="164" w:hanging="362"/>
        <w:jc w:val="both"/>
        <w:rPr>
          <w:b/>
          <w:sz w:val="22"/>
          <w:szCs w:val="22"/>
        </w:rPr>
      </w:pPr>
      <w:r w:rsidRPr="000B27A5">
        <w:rPr>
          <w:b/>
          <w:sz w:val="22"/>
          <w:szCs w:val="22"/>
        </w:rPr>
        <w:t>General guidelines for thesis writing and binding</w:t>
      </w:r>
    </w:p>
    <w:p w:rsidR="00790008" w:rsidRPr="000B27A5" w:rsidRDefault="00790008" w:rsidP="00790008">
      <w:pPr>
        <w:pStyle w:val="ListParagraph"/>
        <w:spacing w:before="120" w:after="120" w:line="240" w:lineRule="auto"/>
        <w:ind w:left="461"/>
        <w:jc w:val="both"/>
        <w:rPr>
          <w:b/>
          <w:sz w:val="22"/>
          <w:szCs w:val="22"/>
        </w:rPr>
      </w:pP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Page size should be A4, with 1inch margins on the top, bottom and right side while 1.5 inches on left side.</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 xml:space="preserve">All the pages </w:t>
      </w:r>
      <w:r w:rsidR="000B27A5" w:rsidRPr="000B27A5">
        <w:rPr>
          <w:sz w:val="22"/>
          <w:szCs w:val="22"/>
        </w:rPr>
        <w:t>from</w:t>
      </w:r>
      <w:r w:rsidRPr="000B27A5">
        <w:rPr>
          <w:sz w:val="22"/>
          <w:szCs w:val="22"/>
        </w:rPr>
        <w:t xml:space="preserve"> </w:t>
      </w:r>
      <w:r w:rsidR="000A11B3" w:rsidRPr="000B27A5">
        <w:rPr>
          <w:sz w:val="22"/>
          <w:szCs w:val="22"/>
        </w:rPr>
        <w:t xml:space="preserve">abstract </w:t>
      </w:r>
      <w:r w:rsidR="000A11B3">
        <w:rPr>
          <w:sz w:val="22"/>
          <w:szCs w:val="22"/>
        </w:rPr>
        <w:t xml:space="preserve">to </w:t>
      </w:r>
      <w:r w:rsidRPr="000B27A5">
        <w:rPr>
          <w:sz w:val="22"/>
          <w:szCs w:val="22"/>
        </w:rPr>
        <w:t>dedication should be numbered as in lower case Roman numerals (</w:t>
      </w:r>
      <w:proofErr w:type="spellStart"/>
      <w:r w:rsidRPr="000B27A5">
        <w:rPr>
          <w:sz w:val="22"/>
          <w:szCs w:val="22"/>
        </w:rPr>
        <w:t>i</w:t>
      </w:r>
      <w:proofErr w:type="spellEnd"/>
      <w:r w:rsidRPr="000B27A5">
        <w:rPr>
          <w:sz w:val="22"/>
          <w:szCs w:val="22"/>
        </w:rPr>
        <w:t>,</w:t>
      </w:r>
      <w:r w:rsidR="0006562C">
        <w:rPr>
          <w:sz w:val="22"/>
          <w:szCs w:val="22"/>
        </w:rPr>
        <w:t xml:space="preserve"> </w:t>
      </w:r>
      <w:r w:rsidRPr="000B27A5">
        <w:rPr>
          <w:sz w:val="22"/>
          <w:szCs w:val="22"/>
        </w:rPr>
        <w:t>ii,</w:t>
      </w:r>
      <w:r w:rsidR="0006562C">
        <w:rPr>
          <w:sz w:val="22"/>
          <w:szCs w:val="22"/>
        </w:rPr>
        <w:t xml:space="preserve"> </w:t>
      </w:r>
      <w:r w:rsidRPr="000B27A5">
        <w:rPr>
          <w:sz w:val="22"/>
          <w:szCs w:val="22"/>
        </w:rPr>
        <w:t>iii…).</w:t>
      </w:r>
    </w:p>
    <w:p w:rsidR="00111E6D"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All pages starting from introduction to the end of the thesis should be numbered in Arabic numeral (1,</w:t>
      </w:r>
      <w:r w:rsidR="0006562C">
        <w:rPr>
          <w:sz w:val="22"/>
          <w:szCs w:val="22"/>
        </w:rPr>
        <w:t xml:space="preserve"> </w:t>
      </w:r>
      <w:r w:rsidRPr="000B27A5">
        <w:rPr>
          <w:sz w:val="22"/>
          <w:szCs w:val="22"/>
        </w:rPr>
        <w:t>2,</w:t>
      </w:r>
      <w:r w:rsidR="0006562C">
        <w:rPr>
          <w:sz w:val="22"/>
          <w:szCs w:val="22"/>
        </w:rPr>
        <w:t xml:space="preserve"> </w:t>
      </w:r>
      <w:r w:rsidRPr="000B27A5">
        <w:rPr>
          <w:sz w:val="22"/>
          <w:szCs w:val="22"/>
        </w:rPr>
        <w:t>3…)</w:t>
      </w:r>
      <w:r w:rsidR="00111E6D" w:rsidRPr="000B27A5">
        <w:rPr>
          <w:sz w:val="22"/>
          <w:szCs w:val="22"/>
        </w:rPr>
        <w:t>.</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 xml:space="preserve">Page numbers </w:t>
      </w:r>
      <w:r w:rsidR="002D17CB" w:rsidRPr="000B27A5">
        <w:rPr>
          <w:sz w:val="22"/>
          <w:szCs w:val="22"/>
        </w:rPr>
        <w:t xml:space="preserve">should appear on </w:t>
      </w:r>
      <w:r w:rsidRPr="000B27A5">
        <w:rPr>
          <w:sz w:val="22"/>
          <w:szCs w:val="22"/>
        </w:rPr>
        <w:t xml:space="preserve">the </w:t>
      </w:r>
      <w:r w:rsidR="0006562C" w:rsidRPr="000B27A5">
        <w:rPr>
          <w:sz w:val="22"/>
          <w:szCs w:val="22"/>
        </w:rPr>
        <w:t>center</w:t>
      </w:r>
      <w:r w:rsidRPr="000B27A5">
        <w:rPr>
          <w:sz w:val="22"/>
          <w:szCs w:val="22"/>
        </w:rPr>
        <w:t xml:space="preserve"> bottom of the page.</w:t>
      </w:r>
    </w:p>
    <w:p w:rsidR="003810BD" w:rsidRPr="000B27A5" w:rsidRDefault="002D17CB" w:rsidP="00790008">
      <w:pPr>
        <w:pStyle w:val="ListParagraph"/>
        <w:numPr>
          <w:ilvl w:val="1"/>
          <w:numId w:val="15"/>
        </w:numPr>
        <w:spacing w:before="120" w:after="120" w:line="240" w:lineRule="auto"/>
        <w:ind w:left="720" w:hanging="274"/>
        <w:jc w:val="both"/>
        <w:rPr>
          <w:sz w:val="22"/>
          <w:szCs w:val="22"/>
        </w:rPr>
      </w:pPr>
      <w:r w:rsidRPr="000B27A5">
        <w:rPr>
          <w:sz w:val="22"/>
          <w:szCs w:val="22"/>
        </w:rPr>
        <w:t>Chapter number and respective chapter title should be written on the page header</w:t>
      </w:r>
      <w:r w:rsidR="00980D63" w:rsidRPr="000B27A5">
        <w:rPr>
          <w:sz w:val="22"/>
          <w:szCs w:val="22"/>
        </w:rPr>
        <w:t xml:space="preserve"> in the </w:t>
      </w:r>
      <w:r w:rsidR="0006562C" w:rsidRPr="000B27A5">
        <w:rPr>
          <w:sz w:val="22"/>
          <w:szCs w:val="22"/>
        </w:rPr>
        <w:t>center</w:t>
      </w:r>
      <w:r w:rsidR="00980D63" w:rsidRPr="000B27A5">
        <w:rPr>
          <w:sz w:val="22"/>
          <w:szCs w:val="22"/>
        </w:rPr>
        <w:t xml:space="preserve"> for example 1-Introduction</w:t>
      </w:r>
      <w:r w:rsidRPr="000B27A5">
        <w:rPr>
          <w:sz w:val="22"/>
          <w:szCs w:val="22"/>
        </w:rPr>
        <w:t>.</w:t>
      </w:r>
      <w:r w:rsidR="003810BD" w:rsidRPr="000B27A5">
        <w:rPr>
          <w:sz w:val="22"/>
          <w:szCs w:val="22"/>
        </w:rPr>
        <w:t xml:space="preserve"> </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 xml:space="preserve">Time New Roman </w:t>
      </w:r>
      <w:r w:rsidR="00980D63" w:rsidRPr="000B27A5">
        <w:rPr>
          <w:sz w:val="22"/>
          <w:szCs w:val="22"/>
        </w:rPr>
        <w:t xml:space="preserve">or Calibri </w:t>
      </w:r>
      <w:r w:rsidRPr="000B27A5">
        <w:rPr>
          <w:sz w:val="22"/>
          <w:szCs w:val="22"/>
        </w:rPr>
        <w:t>script should be used for writing thesis.</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All the headings should be written in bold face.</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Major headings should appear centered all in capitals (16pt).</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First order headings should be left aligned (14pt).</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Second order headings should be left aligned (12pt).</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Third order headings should be left aligned and italicized (12pt)</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Font size should be 12pt in main body text and 10pt for table &amp; figure legends.</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Line spacing should be 1.5 and 6pt (before and after) between the paragraphs.</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 xml:space="preserve">Thesis should be printed on </w:t>
      </w:r>
      <w:r w:rsidR="00111E6D" w:rsidRPr="000B27A5">
        <w:rPr>
          <w:sz w:val="22"/>
          <w:szCs w:val="22"/>
        </w:rPr>
        <w:t xml:space="preserve">one side of </w:t>
      </w:r>
      <w:r w:rsidRPr="000B27A5">
        <w:rPr>
          <w:sz w:val="22"/>
          <w:szCs w:val="22"/>
        </w:rPr>
        <w:t>a good quality paper at least 70g and bound in soft (strip binding) to be sent for external review.</w:t>
      </w:r>
    </w:p>
    <w:p w:rsidR="00111E6D" w:rsidRPr="000B27A5" w:rsidRDefault="00111E6D" w:rsidP="00111E6D">
      <w:pPr>
        <w:pStyle w:val="ListParagraph"/>
        <w:numPr>
          <w:ilvl w:val="1"/>
          <w:numId w:val="15"/>
        </w:numPr>
        <w:spacing w:before="120" w:after="120" w:line="240" w:lineRule="auto"/>
        <w:ind w:left="720" w:hanging="274"/>
        <w:jc w:val="both"/>
        <w:rPr>
          <w:sz w:val="22"/>
          <w:szCs w:val="22"/>
        </w:rPr>
      </w:pPr>
      <w:r w:rsidRPr="000B27A5">
        <w:rPr>
          <w:sz w:val="22"/>
          <w:szCs w:val="22"/>
        </w:rPr>
        <w:t>All prints should be taken on portrait format and use of landscape format should be avoided but if used should not be numbered though the number shall be counted.</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At the time of submission for review the thesis must be final in all aspects except the hard binding and incorporation of any amendments as required by the examiner(s).</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Final hard bound copy should be in black in case of MPhil and Maroon in case of PhD with golden writing. The contents in covering front board should be the same as presented in the covering page of thesis in soft binding.</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The spine of the thesis should carry name of the scholar, name of the degree and year.</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The title of the thesis should be exactly the same in all aspects as approved and notified by the AS&amp;RB.</w:t>
      </w:r>
    </w:p>
    <w:p w:rsidR="00A056D1" w:rsidRPr="000B27A5" w:rsidRDefault="00A056D1" w:rsidP="00790008">
      <w:pPr>
        <w:pStyle w:val="ListParagraph"/>
        <w:numPr>
          <w:ilvl w:val="1"/>
          <w:numId w:val="15"/>
        </w:numPr>
        <w:spacing w:before="120" w:after="120" w:line="240" w:lineRule="auto"/>
        <w:ind w:left="720" w:hanging="274"/>
        <w:jc w:val="both"/>
        <w:rPr>
          <w:sz w:val="22"/>
          <w:szCs w:val="22"/>
        </w:rPr>
      </w:pPr>
      <w:r w:rsidRPr="000B27A5">
        <w:rPr>
          <w:sz w:val="22"/>
          <w:szCs w:val="22"/>
        </w:rPr>
        <w:t xml:space="preserve">The final copy of thesis (after viva examination) should be duly signed by all the concerned. </w:t>
      </w:r>
    </w:p>
    <w:p w:rsidR="00F87140" w:rsidRDefault="00F87140" w:rsidP="00A056D1">
      <w:pPr>
        <w:pStyle w:val="ListParagraph"/>
        <w:spacing w:before="120" w:after="120" w:line="240" w:lineRule="auto"/>
        <w:jc w:val="both"/>
        <w:rPr>
          <w:sz w:val="24"/>
        </w:rPr>
        <w:sectPr w:rsidR="00F87140" w:rsidSect="000B27A5">
          <w:headerReference w:type="first" r:id="rId11"/>
          <w:footerReference w:type="first" r:id="rId12"/>
          <w:pgSz w:w="11907" w:h="16839" w:code="9"/>
          <w:pgMar w:top="1260" w:right="1440" w:bottom="1440" w:left="2160" w:header="720" w:footer="720" w:gutter="0"/>
          <w:pgNumType w:fmt="lowerRoman" w:start="1"/>
          <w:cols w:space="720"/>
          <w:docGrid w:linePitch="381"/>
        </w:sectPr>
      </w:pPr>
    </w:p>
    <w:p w:rsidR="00AA27FC" w:rsidRDefault="00AA27FC" w:rsidP="00AA27FC">
      <w:pPr>
        <w:spacing w:before="120" w:after="120" w:line="300" w:lineRule="auto"/>
        <w:rPr>
          <w:b/>
          <w:bCs/>
          <w:szCs w:val="28"/>
        </w:rPr>
      </w:pPr>
    </w:p>
    <w:p w:rsidR="008B1E5B" w:rsidRDefault="008B1E5B" w:rsidP="008B1E5B">
      <w:pPr>
        <w:spacing w:after="120" w:line="360" w:lineRule="auto"/>
        <w:jc w:val="center"/>
        <w:rPr>
          <w:bCs/>
          <w:sz w:val="40"/>
          <w:szCs w:val="40"/>
          <w:bdr w:val="none" w:sz="0" w:space="0" w:color="auto" w:frame="1"/>
        </w:rPr>
      </w:pPr>
    </w:p>
    <w:p w:rsidR="008B1E5B" w:rsidRPr="00AA27FC" w:rsidRDefault="008B1E5B" w:rsidP="008B1E5B">
      <w:pPr>
        <w:spacing w:after="120" w:line="360" w:lineRule="auto"/>
        <w:jc w:val="center"/>
        <w:rPr>
          <w:bCs/>
          <w:sz w:val="40"/>
          <w:szCs w:val="40"/>
          <w:bdr w:val="none" w:sz="0" w:space="0" w:color="auto" w:frame="1"/>
        </w:rPr>
      </w:pPr>
      <w:r w:rsidRPr="00AA27FC">
        <w:rPr>
          <w:bCs/>
          <w:sz w:val="40"/>
          <w:szCs w:val="40"/>
          <w:bdr w:val="none" w:sz="0" w:space="0" w:color="auto" w:frame="1"/>
        </w:rPr>
        <w:t>Thesis Title</w:t>
      </w:r>
      <w:r>
        <w:rPr>
          <w:bCs/>
          <w:sz w:val="40"/>
          <w:szCs w:val="40"/>
          <w:bdr w:val="none" w:sz="0" w:space="0" w:color="auto" w:frame="1"/>
        </w:rPr>
        <w:t xml:space="preserve"> (Font 20, Regular)</w:t>
      </w:r>
    </w:p>
    <w:p w:rsidR="00AA27FC" w:rsidRDefault="00AA27FC" w:rsidP="00AA27FC">
      <w:pPr>
        <w:spacing w:before="120" w:after="120" w:line="300" w:lineRule="auto"/>
        <w:jc w:val="center"/>
        <w:rPr>
          <w:b/>
          <w:bCs/>
          <w:szCs w:val="28"/>
        </w:rPr>
      </w:pPr>
    </w:p>
    <w:p w:rsidR="002417C5" w:rsidRDefault="002417C5">
      <w:pPr>
        <w:spacing w:before="120" w:after="120" w:line="360" w:lineRule="auto"/>
        <w:jc w:val="center"/>
        <w:rPr>
          <w:i/>
          <w:szCs w:val="28"/>
        </w:rPr>
      </w:pPr>
    </w:p>
    <w:p w:rsidR="002417C5" w:rsidRDefault="002417C5">
      <w:pPr>
        <w:spacing w:before="120" w:after="120" w:line="360" w:lineRule="auto"/>
        <w:jc w:val="center"/>
        <w:rPr>
          <w:i/>
          <w:szCs w:val="28"/>
        </w:rPr>
      </w:pPr>
    </w:p>
    <w:p w:rsidR="00902EC5" w:rsidRDefault="008B1E5B">
      <w:pPr>
        <w:spacing w:before="120" w:after="120" w:line="360" w:lineRule="auto"/>
        <w:jc w:val="center"/>
        <w:rPr>
          <w:i/>
          <w:iCs/>
          <w:szCs w:val="28"/>
        </w:rPr>
      </w:pPr>
      <w:r w:rsidRPr="00980D63">
        <w:rPr>
          <w:i/>
          <w:szCs w:val="28"/>
        </w:rPr>
        <w:t xml:space="preserve">Student </w:t>
      </w:r>
      <w:r w:rsidR="00887A44" w:rsidRPr="00980D63">
        <w:rPr>
          <w:i/>
          <w:szCs w:val="28"/>
        </w:rPr>
        <w:t>Name</w:t>
      </w:r>
      <w:r w:rsidR="00887A44">
        <w:rPr>
          <w:sz w:val="32"/>
          <w:szCs w:val="32"/>
        </w:rPr>
        <w:t xml:space="preserve"> (</w:t>
      </w:r>
      <w:r w:rsidR="00AA27FC">
        <w:rPr>
          <w:i/>
          <w:iCs/>
          <w:szCs w:val="28"/>
        </w:rPr>
        <w:t xml:space="preserve">14, </w:t>
      </w:r>
      <w:r w:rsidR="007B5C38">
        <w:rPr>
          <w:i/>
          <w:iCs/>
          <w:szCs w:val="28"/>
        </w:rPr>
        <w:t>Italics</w:t>
      </w:r>
      <w:r w:rsidR="00AA27FC">
        <w:rPr>
          <w:i/>
          <w:iCs/>
          <w:szCs w:val="28"/>
        </w:rPr>
        <w:t>)</w:t>
      </w:r>
    </w:p>
    <w:p w:rsidR="00AA27FC" w:rsidRPr="00980D63" w:rsidRDefault="00AA27FC" w:rsidP="00B266F1">
      <w:pPr>
        <w:spacing w:before="120" w:after="120" w:line="360" w:lineRule="auto"/>
        <w:jc w:val="center"/>
        <w:rPr>
          <w:szCs w:val="28"/>
        </w:rPr>
      </w:pPr>
      <w:r w:rsidRPr="00980D63">
        <w:rPr>
          <w:szCs w:val="28"/>
        </w:rPr>
        <w:t>Registration Number</w:t>
      </w:r>
      <w:r w:rsidR="002417C5">
        <w:rPr>
          <w:szCs w:val="28"/>
        </w:rPr>
        <w:t xml:space="preserve"> (14 regular)</w:t>
      </w:r>
    </w:p>
    <w:p w:rsidR="008B1E5B" w:rsidRDefault="008B1E5B" w:rsidP="00B266F1">
      <w:pPr>
        <w:spacing w:before="120" w:after="120" w:line="360" w:lineRule="auto"/>
        <w:jc w:val="center"/>
        <w:rPr>
          <w:sz w:val="32"/>
          <w:szCs w:val="32"/>
        </w:rPr>
      </w:pPr>
    </w:p>
    <w:p w:rsidR="00AA27FC" w:rsidRPr="00980D63" w:rsidRDefault="00AA27FC" w:rsidP="00B266F1">
      <w:pPr>
        <w:spacing w:before="120" w:after="120" w:line="360" w:lineRule="auto"/>
        <w:jc w:val="center"/>
        <w:rPr>
          <w:sz w:val="36"/>
          <w:szCs w:val="36"/>
        </w:rPr>
      </w:pPr>
      <w:r w:rsidRPr="00980D63">
        <w:rPr>
          <w:sz w:val="36"/>
          <w:szCs w:val="36"/>
        </w:rPr>
        <w:t>MPhil/PhD Thesis</w:t>
      </w:r>
    </w:p>
    <w:p w:rsidR="0023689B" w:rsidRPr="00AA27FC" w:rsidRDefault="00AA27FC" w:rsidP="00B266F1">
      <w:pPr>
        <w:spacing w:before="120" w:after="120" w:line="360" w:lineRule="auto"/>
        <w:jc w:val="center"/>
        <w:rPr>
          <w:sz w:val="32"/>
          <w:szCs w:val="32"/>
        </w:rPr>
      </w:pPr>
      <w:r w:rsidRPr="00980D63">
        <w:rPr>
          <w:sz w:val="36"/>
          <w:szCs w:val="36"/>
        </w:rPr>
        <w:t>Histopathology (1</w:t>
      </w:r>
      <w:r w:rsidR="00980D63">
        <w:rPr>
          <w:sz w:val="36"/>
          <w:szCs w:val="36"/>
        </w:rPr>
        <w:t>8</w:t>
      </w:r>
      <w:r w:rsidRPr="00980D63">
        <w:rPr>
          <w:sz w:val="36"/>
          <w:szCs w:val="36"/>
        </w:rPr>
        <w:t>, Regular)</w:t>
      </w:r>
    </w:p>
    <w:p w:rsidR="002417C5" w:rsidRDefault="002417C5" w:rsidP="00B266F1">
      <w:pPr>
        <w:spacing w:before="120" w:after="120" w:line="240" w:lineRule="auto"/>
        <w:jc w:val="center"/>
        <w:rPr>
          <w:sz w:val="32"/>
          <w:szCs w:val="32"/>
        </w:rPr>
      </w:pPr>
    </w:p>
    <w:p w:rsidR="002417C5" w:rsidRDefault="002417C5" w:rsidP="00B266F1">
      <w:pPr>
        <w:spacing w:before="120" w:after="120" w:line="240" w:lineRule="auto"/>
        <w:jc w:val="center"/>
        <w:rPr>
          <w:sz w:val="32"/>
          <w:szCs w:val="32"/>
        </w:rPr>
      </w:pPr>
    </w:p>
    <w:p w:rsidR="002417C5" w:rsidRDefault="002417C5" w:rsidP="00B266F1">
      <w:pPr>
        <w:spacing w:before="120" w:after="120" w:line="240" w:lineRule="auto"/>
        <w:jc w:val="center"/>
        <w:rPr>
          <w:sz w:val="32"/>
          <w:szCs w:val="32"/>
        </w:rPr>
      </w:pPr>
    </w:p>
    <w:p w:rsidR="002417C5" w:rsidRDefault="002417C5" w:rsidP="00B266F1">
      <w:pPr>
        <w:spacing w:before="120" w:after="120" w:line="240" w:lineRule="auto"/>
        <w:jc w:val="center"/>
        <w:rPr>
          <w:sz w:val="32"/>
          <w:szCs w:val="32"/>
        </w:rPr>
      </w:pPr>
    </w:p>
    <w:p w:rsidR="00AA27FC" w:rsidRPr="00980D63" w:rsidRDefault="00AA27FC" w:rsidP="00B266F1">
      <w:pPr>
        <w:spacing w:before="120" w:after="120" w:line="240" w:lineRule="auto"/>
        <w:jc w:val="center"/>
        <w:rPr>
          <w:sz w:val="32"/>
          <w:szCs w:val="32"/>
        </w:rPr>
      </w:pPr>
      <w:r w:rsidRPr="00980D63">
        <w:rPr>
          <w:sz w:val="32"/>
          <w:szCs w:val="32"/>
        </w:rPr>
        <w:t>Institute of Basic Medical Sciences</w:t>
      </w:r>
    </w:p>
    <w:p w:rsidR="00AA27FC" w:rsidRPr="00980D63" w:rsidRDefault="00AA27FC" w:rsidP="00B266F1">
      <w:pPr>
        <w:spacing w:before="120" w:after="120" w:line="240" w:lineRule="auto"/>
        <w:jc w:val="center"/>
        <w:rPr>
          <w:sz w:val="32"/>
          <w:szCs w:val="32"/>
        </w:rPr>
      </w:pPr>
      <w:r w:rsidRPr="00980D63">
        <w:rPr>
          <w:sz w:val="32"/>
          <w:szCs w:val="32"/>
        </w:rPr>
        <w:t>Khyber Medical University</w:t>
      </w:r>
    </w:p>
    <w:p w:rsidR="00B266F1" w:rsidRPr="00980D63" w:rsidRDefault="00AA27FC" w:rsidP="00B266F1">
      <w:pPr>
        <w:spacing w:before="120" w:after="120" w:line="240" w:lineRule="auto"/>
        <w:jc w:val="center"/>
        <w:rPr>
          <w:sz w:val="32"/>
          <w:szCs w:val="32"/>
        </w:rPr>
      </w:pPr>
      <w:r w:rsidRPr="00980D63">
        <w:rPr>
          <w:sz w:val="32"/>
          <w:szCs w:val="32"/>
        </w:rPr>
        <w:t>Peshawar (</w:t>
      </w:r>
      <w:r w:rsidR="00980D63">
        <w:rPr>
          <w:sz w:val="32"/>
          <w:szCs w:val="32"/>
        </w:rPr>
        <w:t>1</w:t>
      </w:r>
      <w:r w:rsidR="002417C5">
        <w:rPr>
          <w:sz w:val="32"/>
          <w:szCs w:val="32"/>
        </w:rPr>
        <w:t>6</w:t>
      </w:r>
      <w:r w:rsidRPr="00980D63">
        <w:rPr>
          <w:sz w:val="32"/>
          <w:szCs w:val="32"/>
        </w:rPr>
        <w:t>, Regular)</w:t>
      </w:r>
    </w:p>
    <w:p w:rsidR="003D1D30" w:rsidRPr="00980D63" w:rsidRDefault="000B27A5" w:rsidP="00B266F1">
      <w:pPr>
        <w:spacing w:before="120" w:after="120" w:line="240" w:lineRule="auto"/>
        <w:jc w:val="center"/>
        <w:rPr>
          <w:rFonts w:asciiTheme="majorBidi" w:hAnsiTheme="majorBidi"/>
          <w:bCs/>
          <w:szCs w:val="28"/>
        </w:rPr>
      </w:pPr>
      <w:r>
        <w:rPr>
          <w:rFonts w:asciiTheme="majorBidi" w:hAnsiTheme="majorBidi"/>
          <w:szCs w:val="28"/>
        </w:rPr>
        <w:t>M</w:t>
      </w:r>
      <w:r w:rsidR="00980D63" w:rsidRPr="00980D63">
        <w:rPr>
          <w:rFonts w:asciiTheme="majorBidi" w:hAnsiTheme="majorBidi"/>
          <w:szCs w:val="28"/>
        </w:rPr>
        <w:t>onth</w:t>
      </w:r>
      <w:r w:rsidR="00AA27FC" w:rsidRPr="00980D63">
        <w:rPr>
          <w:rFonts w:asciiTheme="majorBidi" w:hAnsiTheme="majorBidi"/>
          <w:szCs w:val="28"/>
        </w:rPr>
        <w:t xml:space="preserve"> Year (1</w:t>
      </w:r>
      <w:r w:rsidR="002417C5">
        <w:rPr>
          <w:rFonts w:asciiTheme="majorBidi" w:hAnsiTheme="majorBidi"/>
          <w:szCs w:val="28"/>
        </w:rPr>
        <w:t>4</w:t>
      </w:r>
      <w:r w:rsidR="00AA27FC" w:rsidRPr="00980D63">
        <w:rPr>
          <w:rFonts w:asciiTheme="majorBidi" w:hAnsiTheme="majorBidi"/>
          <w:szCs w:val="28"/>
        </w:rPr>
        <w:t>, Regular)</w:t>
      </w:r>
    </w:p>
    <w:p w:rsidR="00F87140" w:rsidRDefault="008B1E5B" w:rsidP="00195BF0">
      <w:pPr>
        <w:jc w:val="center"/>
      </w:pPr>
      <w:r w:rsidRPr="008B1E5B">
        <w:rPr>
          <w:noProof/>
        </w:rPr>
        <w:drawing>
          <wp:inline distT="0" distB="0" distL="0" distR="0">
            <wp:extent cx="1180403" cy="609600"/>
            <wp:effectExtent l="19050" t="0" r="697"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rsidR="008B1E5B" w:rsidRDefault="00980D63" w:rsidP="002417C5">
      <w:pPr>
        <w:tabs>
          <w:tab w:val="left" w:pos="5137"/>
        </w:tabs>
        <w:rPr>
          <w:bCs/>
          <w:sz w:val="40"/>
          <w:szCs w:val="40"/>
          <w:bdr w:val="none" w:sz="0" w:space="0" w:color="auto" w:frame="1"/>
        </w:rPr>
      </w:pPr>
      <w:r>
        <w:tab/>
      </w:r>
    </w:p>
    <w:p w:rsidR="008B1E5B" w:rsidRDefault="008B1E5B" w:rsidP="0003573B">
      <w:pPr>
        <w:spacing w:after="120" w:line="360" w:lineRule="auto"/>
        <w:jc w:val="center"/>
        <w:rPr>
          <w:bCs/>
          <w:sz w:val="40"/>
          <w:szCs w:val="40"/>
          <w:bdr w:val="none" w:sz="0" w:space="0" w:color="auto" w:frame="1"/>
        </w:rPr>
      </w:pPr>
    </w:p>
    <w:p w:rsidR="0003573B" w:rsidRPr="00AA27FC" w:rsidRDefault="0003573B" w:rsidP="0003573B">
      <w:pPr>
        <w:spacing w:after="120" w:line="360" w:lineRule="auto"/>
        <w:jc w:val="center"/>
        <w:rPr>
          <w:bCs/>
          <w:sz w:val="40"/>
          <w:szCs w:val="40"/>
          <w:bdr w:val="none" w:sz="0" w:space="0" w:color="auto" w:frame="1"/>
        </w:rPr>
      </w:pPr>
      <w:r w:rsidRPr="00AA27FC">
        <w:rPr>
          <w:bCs/>
          <w:sz w:val="40"/>
          <w:szCs w:val="40"/>
          <w:bdr w:val="none" w:sz="0" w:space="0" w:color="auto" w:frame="1"/>
        </w:rPr>
        <w:lastRenderedPageBreak/>
        <w:t>Thesis Title</w:t>
      </w:r>
      <w:r>
        <w:rPr>
          <w:bCs/>
          <w:sz w:val="40"/>
          <w:szCs w:val="40"/>
          <w:bdr w:val="none" w:sz="0" w:space="0" w:color="auto" w:frame="1"/>
        </w:rPr>
        <w:t xml:space="preserve"> (Font 20, Regular)</w:t>
      </w:r>
    </w:p>
    <w:p w:rsidR="0003573B" w:rsidRDefault="001C7E1E" w:rsidP="0003573B">
      <w:pPr>
        <w:spacing w:before="120" w:after="120" w:line="300" w:lineRule="auto"/>
        <w:rPr>
          <w:b/>
          <w:bCs/>
          <w:szCs w:val="28"/>
        </w:rPr>
      </w:pPr>
      <w:r>
        <w:rPr>
          <w:b/>
          <w:bCs/>
          <w:szCs w:val="28"/>
        </w:rPr>
        <w:t xml:space="preserve"> </w:t>
      </w:r>
    </w:p>
    <w:p w:rsidR="002417C5" w:rsidRDefault="002417C5" w:rsidP="00B266F1">
      <w:pPr>
        <w:spacing w:after="0" w:line="360" w:lineRule="auto"/>
        <w:jc w:val="center"/>
        <w:rPr>
          <w:szCs w:val="28"/>
        </w:rPr>
      </w:pPr>
    </w:p>
    <w:p w:rsidR="002417C5" w:rsidRDefault="002417C5" w:rsidP="00B266F1">
      <w:pPr>
        <w:spacing w:after="0" w:line="360" w:lineRule="auto"/>
        <w:jc w:val="center"/>
        <w:rPr>
          <w:szCs w:val="28"/>
        </w:rPr>
      </w:pPr>
    </w:p>
    <w:p w:rsidR="00A7219C" w:rsidRPr="002417C5" w:rsidRDefault="0003573B" w:rsidP="00B266F1">
      <w:pPr>
        <w:spacing w:after="0" w:line="360" w:lineRule="auto"/>
        <w:jc w:val="center"/>
        <w:rPr>
          <w:szCs w:val="28"/>
        </w:rPr>
      </w:pPr>
      <w:r w:rsidRPr="002417C5">
        <w:rPr>
          <w:szCs w:val="28"/>
        </w:rPr>
        <w:t>A thesis submitted in the partial fulfillment of</w:t>
      </w:r>
      <w:r w:rsidR="00A7219C" w:rsidRPr="002417C5">
        <w:rPr>
          <w:szCs w:val="28"/>
        </w:rPr>
        <w:t xml:space="preserve"> </w:t>
      </w:r>
      <w:r w:rsidRPr="002417C5">
        <w:rPr>
          <w:szCs w:val="28"/>
        </w:rPr>
        <w:t>the requirement for the degree of</w:t>
      </w:r>
      <w:r w:rsidR="00A7219C" w:rsidRPr="002417C5">
        <w:rPr>
          <w:szCs w:val="28"/>
        </w:rPr>
        <w:t xml:space="preserve"> (14, Regular)</w:t>
      </w:r>
    </w:p>
    <w:p w:rsidR="002417C5" w:rsidRDefault="0003573B" w:rsidP="00B266F1">
      <w:pPr>
        <w:spacing w:after="0" w:line="360" w:lineRule="auto"/>
        <w:jc w:val="center"/>
        <w:rPr>
          <w:sz w:val="32"/>
          <w:szCs w:val="32"/>
        </w:rPr>
      </w:pPr>
      <w:r w:rsidRPr="002417C5">
        <w:rPr>
          <w:sz w:val="32"/>
          <w:szCs w:val="32"/>
        </w:rPr>
        <w:t>Master</w:t>
      </w:r>
      <w:r w:rsidR="00A7219C" w:rsidRPr="002417C5">
        <w:rPr>
          <w:sz w:val="32"/>
          <w:szCs w:val="32"/>
        </w:rPr>
        <w:t>/Doctor</w:t>
      </w:r>
      <w:r w:rsidRPr="002417C5">
        <w:rPr>
          <w:sz w:val="32"/>
          <w:szCs w:val="32"/>
        </w:rPr>
        <w:t xml:space="preserve"> of Philosophy </w:t>
      </w:r>
    </w:p>
    <w:p w:rsidR="0003573B" w:rsidRPr="002417C5" w:rsidRDefault="0006562C" w:rsidP="00B266F1">
      <w:pPr>
        <w:spacing w:after="0" w:line="360" w:lineRule="auto"/>
        <w:jc w:val="center"/>
        <w:rPr>
          <w:sz w:val="32"/>
          <w:szCs w:val="32"/>
        </w:rPr>
      </w:pPr>
      <w:r w:rsidRPr="002417C5">
        <w:rPr>
          <w:sz w:val="32"/>
          <w:szCs w:val="32"/>
        </w:rPr>
        <w:t>In</w:t>
      </w:r>
    </w:p>
    <w:p w:rsidR="0003573B" w:rsidRPr="002417C5" w:rsidRDefault="0003573B" w:rsidP="00B266F1">
      <w:pPr>
        <w:spacing w:before="120" w:after="120" w:line="360" w:lineRule="auto"/>
        <w:jc w:val="center"/>
        <w:rPr>
          <w:sz w:val="32"/>
          <w:szCs w:val="32"/>
        </w:rPr>
      </w:pPr>
      <w:r w:rsidRPr="002417C5">
        <w:rPr>
          <w:sz w:val="32"/>
          <w:szCs w:val="32"/>
        </w:rPr>
        <w:t>Histopathology</w:t>
      </w:r>
      <w:r w:rsidR="00F66190" w:rsidRPr="002417C5">
        <w:rPr>
          <w:sz w:val="32"/>
          <w:szCs w:val="32"/>
        </w:rPr>
        <w:t xml:space="preserve"> (16 Regular)</w:t>
      </w:r>
    </w:p>
    <w:p w:rsidR="0003573B" w:rsidRDefault="0003573B" w:rsidP="0003573B">
      <w:pPr>
        <w:spacing w:before="120" w:after="120" w:line="300" w:lineRule="auto"/>
        <w:jc w:val="center"/>
        <w:rPr>
          <w:b/>
          <w:bCs/>
          <w:szCs w:val="28"/>
        </w:rPr>
      </w:pPr>
    </w:p>
    <w:p w:rsidR="0003573B" w:rsidRDefault="0003573B" w:rsidP="0003573B">
      <w:pPr>
        <w:spacing w:before="120" w:after="120" w:line="300" w:lineRule="auto"/>
        <w:jc w:val="center"/>
        <w:rPr>
          <w:b/>
          <w:bCs/>
          <w:szCs w:val="28"/>
        </w:rPr>
      </w:pPr>
    </w:p>
    <w:p w:rsidR="00902EC5" w:rsidRPr="002417C5" w:rsidRDefault="008B1E5B">
      <w:pPr>
        <w:spacing w:before="120" w:after="120" w:line="360" w:lineRule="auto"/>
        <w:jc w:val="center"/>
        <w:rPr>
          <w:i/>
          <w:iCs/>
          <w:szCs w:val="28"/>
        </w:rPr>
      </w:pPr>
      <w:r w:rsidRPr="002417C5">
        <w:rPr>
          <w:i/>
          <w:szCs w:val="28"/>
        </w:rPr>
        <w:t xml:space="preserve">Student Name </w:t>
      </w:r>
      <w:r w:rsidR="0003573B" w:rsidRPr="002417C5">
        <w:rPr>
          <w:i/>
          <w:iCs/>
          <w:szCs w:val="28"/>
        </w:rPr>
        <w:t xml:space="preserve">(14, </w:t>
      </w:r>
      <w:r w:rsidR="00887A44" w:rsidRPr="002417C5">
        <w:rPr>
          <w:i/>
          <w:iCs/>
          <w:szCs w:val="28"/>
        </w:rPr>
        <w:t>Italics</w:t>
      </w:r>
      <w:r w:rsidR="0003573B" w:rsidRPr="002417C5">
        <w:rPr>
          <w:i/>
          <w:iCs/>
          <w:szCs w:val="28"/>
        </w:rPr>
        <w:t>)</w:t>
      </w:r>
    </w:p>
    <w:p w:rsidR="0003573B" w:rsidRPr="002417C5" w:rsidRDefault="0003573B" w:rsidP="00B266F1">
      <w:pPr>
        <w:spacing w:before="120" w:after="120" w:line="360" w:lineRule="auto"/>
        <w:jc w:val="center"/>
        <w:rPr>
          <w:szCs w:val="28"/>
        </w:rPr>
      </w:pPr>
      <w:r w:rsidRPr="002417C5">
        <w:rPr>
          <w:szCs w:val="28"/>
        </w:rPr>
        <w:t xml:space="preserve">Registration </w:t>
      </w:r>
      <w:r w:rsidR="00887A44" w:rsidRPr="002417C5">
        <w:rPr>
          <w:szCs w:val="28"/>
        </w:rPr>
        <w:t>Number</w:t>
      </w:r>
      <w:r w:rsidR="00887A44">
        <w:rPr>
          <w:szCs w:val="28"/>
        </w:rPr>
        <w:t xml:space="preserve"> (</w:t>
      </w:r>
      <w:r w:rsidR="002417C5">
        <w:rPr>
          <w:szCs w:val="28"/>
        </w:rPr>
        <w:t>14 regular)</w:t>
      </w:r>
    </w:p>
    <w:p w:rsidR="00902EC5" w:rsidRDefault="00902EC5">
      <w:pPr>
        <w:spacing w:before="120" w:after="120" w:line="360" w:lineRule="auto"/>
        <w:jc w:val="center"/>
        <w:rPr>
          <w:b/>
          <w:bCs/>
          <w:sz w:val="32"/>
          <w:szCs w:val="32"/>
        </w:rPr>
      </w:pPr>
    </w:p>
    <w:p w:rsidR="00887A44" w:rsidRDefault="00887A44">
      <w:pPr>
        <w:spacing w:before="120" w:after="120" w:line="360" w:lineRule="auto"/>
        <w:jc w:val="center"/>
        <w:rPr>
          <w:b/>
          <w:bCs/>
          <w:sz w:val="32"/>
          <w:szCs w:val="32"/>
        </w:rPr>
      </w:pPr>
    </w:p>
    <w:p w:rsidR="00887A44" w:rsidRDefault="00887A44">
      <w:pPr>
        <w:spacing w:before="120" w:after="120" w:line="360" w:lineRule="auto"/>
        <w:jc w:val="center"/>
        <w:rPr>
          <w:b/>
          <w:bCs/>
          <w:sz w:val="32"/>
          <w:szCs w:val="32"/>
        </w:rPr>
      </w:pPr>
    </w:p>
    <w:p w:rsidR="00887A44" w:rsidRDefault="00887A44">
      <w:pPr>
        <w:spacing w:before="120" w:after="120" w:line="360" w:lineRule="auto"/>
        <w:jc w:val="center"/>
        <w:rPr>
          <w:b/>
          <w:bCs/>
          <w:sz w:val="32"/>
          <w:szCs w:val="32"/>
        </w:rPr>
      </w:pPr>
    </w:p>
    <w:p w:rsidR="002417C5" w:rsidRPr="00980D63" w:rsidRDefault="002417C5" w:rsidP="002417C5">
      <w:pPr>
        <w:spacing w:before="120" w:after="120" w:line="240" w:lineRule="auto"/>
        <w:jc w:val="center"/>
        <w:rPr>
          <w:sz w:val="32"/>
          <w:szCs w:val="32"/>
        </w:rPr>
      </w:pPr>
      <w:r w:rsidRPr="00980D63">
        <w:rPr>
          <w:sz w:val="32"/>
          <w:szCs w:val="32"/>
        </w:rPr>
        <w:t>Institute of Basic Medical Sciences</w:t>
      </w:r>
    </w:p>
    <w:p w:rsidR="002417C5" w:rsidRPr="00980D63" w:rsidRDefault="002417C5" w:rsidP="002417C5">
      <w:pPr>
        <w:spacing w:before="120" w:after="120" w:line="240" w:lineRule="auto"/>
        <w:jc w:val="center"/>
        <w:rPr>
          <w:sz w:val="32"/>
          <w:szCs w:val="32"/>
        </w:rPr>
      </w:pPr>
      <w:r w:rsidRPr="00980D63">
        <w:rPr>
          <w:sz w:val="32"/>
          <w:szCs w:val="32"/>
        </w:rPr>
        <w:t>Khyber Medical University</w:t>
      </w:r>
    </w:p>
    <w:p w:rsidR="002417C5" w:rsidRPr="00980D63" w:rsidRDefault="002417C5" w:rsidP="002417C5">
      <w:pPr>
        <w:spacing w:before="120" w:after="120" w:line="240" w:lineRule="auto"/>
        <w:jc w:val="center"/>
        <w:rPr>
          <w:sz w:val="32"/>
          <w:szCs w:val="32"/>
        </w:rPr>
      </w:pPr>
      <w:r w:rsidRPr="00980D63">
        <w:rPr>
          <w:sz w:val="32"/>
          <w:szCs w:val="32"/>
        </w:rPr>
        <w:t>Peshawar (</w:t>
      </w:r>
      <w:r>
        <w:rPr>
          <w:sz w:val="32"/>
          <w:szCs w:val="32"/>
        </w:rPr>
        <w:t>16</w:t>
      </w:r>
      <w:r w:rsidRPr="00980D63">
        <w:rPr>
          <w:sz w:val="32"/>
          <w:szCs w:val="32"/>
        </w:rPr>
        <w:t>, Regular)</w:t>
      </w:r>
    </w:p>
    <w:p w:rsidR="002417C5" w:rsidRPr="00980D63" w:rsidRDefault="00887A44" w:rsidP="002417C5">
      <w:pPr>
        <w:spacing w:before="120" w:after="120" w:line="240" w:lineRule="auto"/>
        <w:jc w:val="center"/>
        <w:rPr>
          <w:rFonts w:asciiTheme="majorBidi" w:hAnsiTheme="majorBidi"/>
          <w:bCs/>
          <w:szCs w:val="28"/>
        </w:rPr>
      </w:pPr>
      <w:r w:rsidRPr="00980D63">
        <w:rPr>
          <w:rFonts w:asciiTheme="majorBidi" w:hAnsiTheme="majorBidi"/>
          <w:szCs w:val="28"/>
        </w:rPr>
        <w:t>Month</w:t>
      </w:r>
      <w:r w:rsidR="002417C5" w:rsidRPr="00980D63">
        <w:rPr>
          <w:rFonts w:asciiTheme="majorBidi" w:hAnsiTheme="majorBidi"/>
          <w:szCs w:val="28"/>
        </w:rPr>
        <w:t xml:space="preserve"> Year (1</w:t>
      </w:r>
      <w:r w:rsidR="002417C5">
        <w:rPr>
          <w:rFonts w:asciiTheme="majorBidi" w:hAnsiTheme="majorBidi"/>
          <w:szCs w:val="28"/>
        </w:rPr>
        <w:t>4</w:t>
      </w:r>
      <w:r w:rsidR="002417C5" w:rsidRPr="00980D63">
        <w:rPr>
          <w:rFonts w:asciiTheme="majorBidi" w:hAnsiTheme="majorBidi"/>
          <w:szCs w:val="28"/>
        </w:rPr>
        <w:t>, Regular)</w:t>
      </w:r>
    </w:p>
    <w:p w:rsidR="002417C5" w:rsidRDefault="002417C5" w:rsidP="002417C5">
      <w:pPr>
        <w:jc w:val="center"/>
      </w:pPr>
      <w:r w:rsidRPr="008B1E5B">
        <w:rPr>
          <w:noProof/>
        </w:rPr>
        <w:drawing>
          <wp:inline distT="0" distB="0" distL="0" distR="0">
            <wp:extent cx="1180403" cy="609600"/>
            <wp:effectExtent l="19050" t="0" r="697"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rsidR="004A4704" w:rsidRPr="008F546F" w:rsidRDefault="004A4704" w:rsidP="002F41E7">
      <w:pPr>
        <w:spacing w:before="120" w:after="480" w:line="480" w:lineRule="auto"/>
        <w:jc w:val="center"/>
        <w:rPr>
          <w:b/>
        </w:rPr>
        <w:sectPr w:rsidR="004A4704" w:rsidRPr="008F546F" w:rsidSect="000B27A5">
          <w:headerReference w:type="default" r:id="rId13"/>
          <w:footerReference w:type="default" r:id="rId14"/>
          <w:pgSz w:w="11907" w:h="16839" w:code="9"/>
          <w:pgMar w:top="1440" w:right="1440" w:bottom="1800" w:left="2160" w:header="720" w:footer="720" w:gutter="0"/>
          <w:pgNumType w:fmt="upperRoman"/>
          <w:cols w:space="720"/>
          <w:docGrid w:linePitch="381"/>
        </w:sectPr>
      </w:pPr>
    </w:p>
    <w:p w:rsidR="00F62E73" w:rsidRPr="00C90D72" w:rsidRDefault="00F62E73" w:rsidP="00F62E73">
      <w:pPr>
        <w:spacing w:before="120" w:after="480" w:line="480" w:lineRule="auto"/>
        <w:jc w:val="center"/>
        <w:rPr>
          <w:b/>
          <w:sz w:val="32"/>
          <w:szCs w:val="28"/>
        </w:rPr>
      </w:pPr>
      <w:r w:rsidRPr="00C90D72">
        <w:rPr>
          <w:b/>
          <w:sz w:val="32"/>
          <w:szCs w:val="28"/>
        </w:rPr>
        <w:lastRenderedPageBreak/>
        <w:t>CERTIFICATE</w:t>
      </w:r>
    </w:p>
    <w:p w:rsidR="00F62E73" w:rsidRPr="00373512" w:rsidRDefault="00F62E73" w:rsidP="006C213F">
      <w:pPr>
        <w:spacing w:before="120" w:after="120" w:line="360" w:lineRule="auto"/>
        <w:jc w:val="both"/>
        <w:rPr>
          <w:sz w:val="24"/>
        </w:rPr>
      </w:pPr>
      <w:r w:rsidRPr="00373512">
        <w:rPr>
          <w:sz w:val="24"/>
        </w:rPr>
        <w:t xml:space="preserve">This thesis by </w:t>
      </w:r>
      <w:proofErr w:type="spellStart"/>
      <w:r w:rsidR="002C24FA">
        <w:rPr>
          <w:b/>
          <w:sz w:val="24"/>
        </w:rPr>
        <w:t>xxxxxxx</w:t>
      </w:r>
      <w:proofErr w:type="spellEnd"/>
      <w:r w:rsidRPr="00373512">
        <w:rPr>
          <w:sz w:val="24"/>
        </w:rPr>
        <w:t xml:space="preserve"> is accepted in its present form, by the Department of Histopathology, Institute of Basic Medical Sciences, Khyber Medical University Peshawar, as satisfying thesis requirements for award of degree of Master of Philosophy in Histopathology.</w:t>
      </w:r>
    </w:p>
    <w:p w:rsidR="00F62E73" w:rsidRPr="00373512" w:rsidRDefault="00F62E73" w:rsidP="00F62E73">
      <w:pPr>
        <w:spacing w:before="120" w:after="120" w:line="480" w:lineRule="auto"/>
        <w:rPr>
          <w:sz w:val="24"/>
        </w:rPr>
      </w:pPr>
    </w:p>
    <w:p w:rsidR="00F62E73" w:rsidRPr="00373512" w:rsidRDefault="00F62E73" w:rsidP="00F62E73">
      <w:pPr>
        <w:tabs>
          <w:tab w:val="left" w:pos="1350"/>
        </w:tabs>
        <w:spacing w:before="120" w:after="120" w:line="480" w:lineRule="auto"/>
        <w:rPr>
          <w:sz w:val="24"/>
        </w:rPr>
      </w:pPr>
      <w:r w:rsidRPr="00373512">
        <w:rPr>
          <w:sz w:val="24"/>
        </w:rPr>
        <w:tab/>
      </w:r>
      <w:r w:rsidRPr="00373512">
        <w:rPr>
          <w:sz w:val="24"/>
        </w:rPr>
        <w:tab/>
        <w:t>Supervisor:</w:t>
      </w:r>
      <w:r w:rsidRPr="00373512">
        <w:rPr>
          <w:sz w:val="24"/>
        </w:rPr>
        <w:tab/>
      </w:r>
      <w:r w:rsidRPr="00373512">
        <w:rPr>
          <w:sz w:val="24"/>
        </w:rPr>
        <w:tab/>
      </w:r>
      <w:r w:rsidRPr="00373512">
        <w:rPr>
          <w:sz w:val="24"/>
        </w:rPr>
        <w:tab/>
      </w:r>
      <w:r w:rsidRPr="00373512">
        <w:rPr>
          <w:sz w:val="24"/>
        </w:rPr>
        <w:tab/>
      </w:r>
      <w:r w:rsidRPr="00373512">
        <w:rPr>
          <w:sz w:val="24"/>
        </w:rPr>
        <w:tab/>
        <w:t>____________________</w:t>
      </w:r>
    </w:p>
    <w:p w:rsidR="00F62E73" w:rsidRPr="00373512" w:rsidRDefault="00F62E73" w:rsidP="00F62E73">
      <w:pPr>
        <w:spacing w:before="120" w:after="120" w:line="480" w:lineRule="auto"/>
        <w:rPr>
          <w:sz w:val="24"/>
        </w:rPr>
      </w:pP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t xml:space="preserve">    (Dr. </w:t>
      </w:r>
      <w:proofErr w:type="spellStart"/>
      <w:proofErr w:type="gramStart"/>
      <w:r w:rsidR="007B5C38">
        <w:rPr>
          <w:sz w:val="24"/>
        </w:rPr>
        <w:t>xxxx</w:t>
      </w:r>
      <w:proofErr w:type="spellEnd"/>
      <w:proofErr w:type="gramEnd"/>
      <w:r w:rsidRPr="00373512">
        <w:rPr>
          <w:sz w:val="24"/>
        </w:rPr>
        <w:t xml:space="preserve">) </w:t>
      </w:r>
    </w:p>
    <w:p w:rsidR="00F62E73" w:rsidRPr="00373512" w:rsidRDefault="00F62E73" w:rsidP="00F62E73">
      <w:pPr>
        <w:spacing w:before="120" w:after="120" w:line="480" w:lineRule="auto"/>
        <w:rPr>
          <w:sz w:val="24"/>
        </w:rPr>
      </w:pPr>
    </w:p>
    <w:p w:rsidR="00F62E73" w:rsidRPr="00373512" w:rsidRDefault="00F62E73" w:rsidP="00F62E73">
      <w:pPr>
        <w:spacing w:before="120" w:after="120" w:line="480" w:lineRule="auto"/>
        <w:ind w:left="720" w:firstLine="720"/>
        <w:rPr>
          <w:sz w:val="24"/>
        </w:rPr>
      </w:pPr>
      <w:r w:rsidRPr="00373512">
        <w:rPr>
          <w:sz w:val="24"/>
        </w:rPr>
        <w:t>Co-Supervisor:</w:t>
      </w:r>
      <w:r w:rsidRPr="00373512">
        <w:rPr>
          <w:sz w:val="24"/>
        </w:rPr>
        <w:tab/>
      </w:r>
      <w:r w:rsidRPr="00373512">
        <w:rPr>
          <w:sz w:val="24"/>
        </w:rPr>
        <w:tab/>
      </w:r>
      <w:r w:rsidRPr="00373512">
        <w:rPr>
          <w:sz w:val="24"/>
        </w:rPr>
        <w:tab/>
      </w:r>
      <w:r w:rsidRPr="00373512">
        <w:rPr>
          <w:sz w:val="24"/>
        </w:rPr>
        <w:tab/>
        <w:t>____________________</w:t>
      </w:r>
    </w:p>
    <w:p w:rsidR="00F62E73" w:rsidRPr="00373512" w:rsidRDefault="00F62E73" w:rsidP="00F62E73">
      <w:pPr>
        <w:spacing w:before="120" w:after="120" w:line="480" w:lineRule="auto"/>
        <w:rPr>
          <w:sz w:val="24"/>
        </w:rPr>
      </w:pP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t xml:space="preserve">    (Dr. </w:t>
      </w:r>
      <w:proofErr w:type="gramStart"/>
      <w:r w:rsidR="007B5C38">
        <w:rPr>
          <w:sz w:val="24"/>
        </w:rPr>
        <w:t>xxx</w:t>
      </w:r>
      <w:proofErr w:type="gramEnd"/>
      <w:r w:rsidRPr="00373512">
        <w:rPr>
          <w:sz w:val="24"/>
        </w:rPr>
        <w:t>)</w:t>
      </w:r>
    </w:p>
    <w:p w:rsidR="00F62E73" w:rsidRPr="00373512" w:rsidRDefault="00F62E73" w:rsidP="00F62E73">
      <w:pPr>
        <w:spacing w:before="120" w:after="120" w:line="480" w:lineRule="auto"/>
        <w:rPr>
          <w:sz w:val="24"/>
        </w:rPr>
      </w:pPr>
      <w:r w:rsidRPr="00373512">
        <w:rPr>
          <w:sz w:val="24"/>
        </w:rPr>
        <w:tab/>
      </w:r>
      <w:r w:rsidRPr="00373512">
        <w:rPr>
          <w:sz w:val="24"/>
        </w:rPr>
        <w:tab/>
      </w:r>
    </w:p>
    <w:p w:rsidR="00F62E73" w:rsidRPr="00373512" w:rsidRDefault="00F62E73" w:rsidP="00F62E73">
      <w:pPr>
        <w:spacing w:before="120" w:after="120" w:line="480" w:lineRule="auto"/>
        <w:rPr>
          <w:sz w:val="24"/>
        </w:rPr>
      </w:pPr>
      <w:r w:rsidRPr="00373512">
        <w:rPr>
          <w:sz w:val="24"/>
        </w:rPr>
        <w:tab/>
      </w:r>
      <w:r w:rsidRPr="00373512">
        <w:rPr>
          <w:sz w:val="24"/>
        </w:rPr>
        <w:tab/>
        <w:t>External Examiner:</w:t>
      </w:r>
      <w:r w:rsidRPr="00373512">
        <w:rPr>
          <w:sz w:val="24"/>
        </w:rPr>
        <w:tab/>
      </w:r>
      <w:r w:rsidRPr="00373512">
        <w:rPr>
          <w:sz w:val="24"/>
        </w:rPr>
        <w:tab/>
      </w:r>
      <w:r w:rsidRPr="00373512">
        <w:rPr>
          <w:sz w:val="24"/>
        </w:rPr>
        <w:tab/>
      </w:r>
      <w:r w:rsidRPr="00373512">
        <w:rPr>
          <w:sz w:val="24"/>
        </w:rPr>
        <w:tab/>
        <w:t>____________________</w:t>
      </w:r>
    </w:p>
    <w:p w:rsidR="00F62E73" w:rsidRPr="00373512" w:rsidRDefault="00F62E73" w:rsidP="00F62E73">
      <w:pPr>
        <w:spacing w:before="120" w:after="120" w:line="480" w:lineRule="auto"/>
        <w:rPr>
          <w:sz w:val="24"/>
        </w:rPr>
      </w:pPr>
      <w:r>
        <w:rPr>
          <w:sz w:val="24"/>
        </w:rPr>
        <w:tab/>
      </w:r>
      <w:r>
        <w:rPr>
          <w:sz w:val="24"/>
        </w:rPr>
        <w:tab/>
      </w:r>
      <w:r>
        <w:rPr>
          <w:sz w:val="24"/>
        </w:rPr>
        <w:tab/>
      </w:r>
      <w:r>
        <w:rPr>
          <w:sz w:val="24"/>
        </w:rPr>
        <w:tab/>
      </w:r>
      <w:r>
        <w:rPr>
          <w:sz w:val="24"/>
        </w:rPr>
        <w:tab/>
      </w:r>
      <w:r>
        <w:rPr>
          <w:sz w:val="24"/>
        </w:rPr>
        <w:tab/>
      </w:r>
      <w:r>
        <w:rPr>
          <w:sz w:val="24"/>
        </w:rPr>
        <w:tab/>
      </w:r>
      <w:r>
        <w:rPr>
          <w:sz w:val="24"/>
        </w:rPr>
        <w:tab/>
        <w:t xml:space="preserve">    </w:t>
      </w:r>
      <w:r w:rsidRPr="00373512">
        <w:rPr>
          <w:sz w:val="24"/>
        </w:rPr>
        <w:t>(</w:t>
      </w:r>
      <w:proofErr w:type="spellStart"/>
      <w:r w:rsidRPr="00373512">
        <w:rPr>
          <w:sz w:val="24"/>
        </w:rPr>
        <w:t>Dr</w:t>
      </w:r>
      <w:proofErr w:type="spellEnd"/>
      <w:r>
        <w:rPr>
          <w:sz w:val="24"/>
        </w:rPr>
        <w:t>…………………...</w:t>
      </w:r>
      <w:r w:rsidRPr="00373512">
        <w:rPr>
          <w:sz w:val="24"/>
        </w:rPr>
        <w:t>)</w:t>
      </w:r>
    </w:p>
    <w:p w:rsidR="00F62E73" w:rsidRPr="00373512" w:rsidRDefault="00F62E73" w:rsidP="00F62E73">
      <w:pPr>
        <w:spacing w:before="120" w:after="120" w:line="480" w:lineRule="auto"/>
        <w:rPr>
          <w:sz w:val="24"/>
        </w:rPr>
      </w:pPr>
      <w:r w:rsidRPr="00373512">
        <w:rPr>
          <w:sz w:val="24"/>
        </w:rPr>
        <w:tab/>
      </w:r>
    </w:p>
    <w:p w:rsidR="00F62E73" w:rsidRPr="00373512" w:rsidRDefault="00F62E73" w:rsidP="00F62E73">
      <w:pPr>
        <w:tabs>
          <w:tab w:val="left" w:pos="1350"/>
        </w:tabs>
        <w:spacing w:before="120" w:after="120" w:line="480" w:lineRule="auto"/>
        <w:rPr>
          <w:sz w:val="24"/>
        </w:rPr>
      </w:pPr>
      <w:r w:rsidRPr="00373512">
        <w:rPr>
          <w:sz w:val="24"/>
        </w:rPr>
        <w:tab/>
      </w:r>
      <w:r w:rsidRPr="00373512">
        <w:rPr>
          <w:sz w:val="24"/>
        </w:rPr>
        <w:tab/>
        <w:t xml:space="preserve"> Director:</w:t>
      </w:r>
      <w:r w:rsidRPr="00373512">
        <w:rPr>
          <w:sz w:val="24"/>
        </w:rPr>
        <w:tab/>
      </w:r>
      <w:r w:rsidRPr="00373512">
        <w:rPr>
          <w:sz w:val="24"/>
        </w:rPr>
        <w:tab/>
      </w:r>
      <w:r w:rsidRPr="00373512">
        <w:rPr>
          <w:sz w:val="24"/>
        </w:rPr>
        <w:tab/>
      </w:r>
      <w:r w:rsidRPr="00373512">
        <w:rPr>
          <w:sz w:val="24"/>
        </w:rPr>
        <w:tab/>
      </w:r>
      <w:r w:rsidRPr="00373512">
        <w:rPr>
          <w:sz w:val="24"/>
        </w:rPr>
        <w:tab/>
        <w:t>____________________</w:t>
      </w:r>
    </w:p>
    <w:p w:rsidR="00F62E73" w:rsidRPr="00373512" w:rsidRDefault="00F62E73" w:rsidP="00F62E73">
      <w:pPr>
        <w:spacing w:before="120" w:after="120" w:line="480" w:lineRule="auto"/>
        <w:rPr>
          <w:sz w:val="24"/>
        </w:rPr>
      </w:pP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r>
      <w:r w:rsidRPr="00373512">
        <w:rPr>
          <w:sz w:val="24"/>
        </w:rPr>
        <w:tab/>
        <w:t xml:space="preserve">(Prof. Dr. </w:t>
      </w:r>
      <w:proofErr w:type="gramStart"/>
      <w:r w:rsidR="007B5C38">
        <w:rPr>
          <w:sz w:val="24"/>
        </w:rPr>
        <w:t>xxx</w:t>
      </w:r>
      <w:proofErr w:type="gramEnd"/>
      <w:r w:rsidRPr="00373512">
        <w:rPr>
          <w:sz w:val="24"/>
        </w:rPr>
        <w:t>)</w:t>
      </w:r>
    </w:p>
    <w:p w:rsidR="00F62E73" w:rsidRPr="00373512" w:rsidRDefault="00F62E73" w:rsidP="00F62E73">
      <w:pPr>
        <w:spacing w:before="120" w:after="120" w:line="480" w:lineRule="auto"/>
        <w:rPr>
          <w:sz w:val="24"/>
        </w:rPr>
      </w:pPr>
    </w:p>
    <w:p w:rsidR="00F62E73" w:rsidRDefault="00F62E73" w:rsidP="00F62E73">
      <w:pPr>
        <w:spacing w:before="120" w:after="120" w:line="480" w:lineRule="auto"/>
        <w:ind w:left="720" w:firstLine="720"/>
        <w:rPr>
          <w:sz w:val="24"/>
        </w:rPr>
      </w:pPr>
      <w:r w:rsidRPr="00373512">
        <w:rPr>
          <w:sz w:val="24"/>
        </w:rPr>
        <w:t xml:space="preserve">Date: </w:t>
      </w:r>
      <w:r w:rsidRPr="00373512">
        <w:rPr>
          <w:sz w:val="24"/>
        </w:rPr>
        <w:tab/>
        <w:t>______________________________</w:t>
      </w:r>
    </w:p>
    <w:p w:rsidR="00CC6258" w:rsidRDefault="00CC6258" w:rsidP="00CC6258">
      <w:pPr>
        <w:rPr>
          <w:b/>
          <w:sz w:val="32"/>
          <w:szCs w:val="28"/>
        </w:rPr>
        <w:sectPr w:rsidR="00CC6258" w:rsidSect="00CC6258">
          <w:footerReference w:type="default" r:id="rId15"/>
          <w:pgSz w:w="11907" w:h="16839" w:code="9"/>
          <w:pgMar w:top="1440" w:right="1440" w:bottom="1800" w:left="2160" w:header="720" w:footer="720" w:gutter="0"/>
          <w:pgNumType w:fmt="lowerRoman" w:start="1"/>
          <w:cols w:space="720"/>
          <w:docGrid w:linePitch="381"/>
        </w:sectPr>
      </w:pPr>
    </w:p>
    <w:p w:rsidR="002F02A4" w:rsidRPr="00CC6258" w:rsidRDefault="00567B21" w:rsidP="00CC6258">
      <w:pPr>
        <w:spacing w:before="120" w:after="120" w:line="360" w:lineRule="auto"/>
        <w:jc w:val="center"/>
        <w:rPr>
          <w:b/>
          <w:sz w:val="24"/>
        </w:rPr>
      </w:pPr>
      <w:r w:rsidRPr="00C90D72">
        <w:rPr>
          <w:b/>
          <w:sz w:val="32"/>
          <w:szCs w:val="28"/>
        </w:rPr>
        <w:lastRenderedPageBreak/>
        <w:t>DEDICATION</w:t>
      </w:r>
      <w:r w:rsidR="00C90D72" w:rsidRPr="00C90D72">
        <w:rPr>
          <w:b/>
          <w:sz w:val="32"/>
          <w:szCs w:val="28"/>
        </w:rPr>
        <w:t xml:space="preserve"> </w:t>
      </w:r>
      <w:r w:rsidR="00C90D72" w:rsidRPr="00C90D72">
        <w:rPr>
          <w:b/>
          <w:sz w:val="32"/>
          <w:szCs w:val="28"/>
          <w:highlight w:val="yellow"/>
        </w:rPr>
        <w:t>(Optional)</w:t>
      </w:r>
    </w:p>
    <w:p w:rsidR="00C82A56" w:rsidRPr="008F546F" w:rsidRDefault="00C82A56" w:rsidP="00CC6258">
      <w:pPr>
        <w:spacing w:before="120" w:after="120" w:line="360" w:lineRule="auto"/>
        <w:jc w:val="both"/>
        <w:rPr>
          <w:sz w:val="24"/>
        </w:rPr>
      </w:pPr>
      <w:r w:rsidRPr="008F546F">
        <w:rPr>
          <w:sz w:val="24"/>
        </w:rPr>
        <w:t xml:space="preserve">This is dedicated to my parents who always guided, supported and helped me to complete my M Phil program. This success is achieved because of my </w:t>
      </w:r>
      <w:r w:rsidR="00752E8B" w:rsidRPr="008F546F">
        <w:rPr>
          <w:sz w:val="24"/>
        </w:rPr>
        <w:t>parents’</w:t>
      </w:r>
      <w:r w:rsidRPr="008F546F">
        <w:rPr>
          <w:sz w:val="24"/>
        </w:rPr>
        <w:t xml:space="preserve"> prayers. Without their support I would have unable to achieve anything. I thank Allah Almighty for blessing me with such kind and loving parents.</w:t>
      </w:r>
    </w:p>
    <w:p w:rsidR="00C82A56" w:rsidRPr="008F546F" w:rsidRDefault="00C82A56" w:rsidP="001A7B60">
      <w:pPr>
        <w:spacing w:before="120" w:after="120" w:line="480" w:lineRule="auto"/>
        <w:rPr>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2F02A4" w:rsidRPr="008F546F" w:rsidRDefault="002F02A4" w:rsidP="00195BF0">
      <w:pPr>
        <w:jc w:val="center"/>
        <w:rPr>
          <w:rFonts w:eastAsiaTheme="majorEastAsia"/>
          <w:sz w:val="24"/>
        </w:rPr>
      </w:pPr>
    </w:p>
    <w:p w:rsidR="00873B30" w:rsidRPr="008F546F" w:rsidRDefault="00873B30" w:rsidP="00195BF0">
      <w:pPr>
        <w:jc w:val="center"/>
        <w:rPr>
          <w:b/>
          <w:sz w:val="24"/>
        </w:rPr>
      </w:pPr>
    </w:p>
    <w:p w:rsidR="00873B30" w:rsidRDefault="00873B30" w:rsidP="00195BF0">
      <w:pPr>
        <w:jc w:val="center"/>
        <w:rPr>
          <w:b/>
          <w:sz w:val="24"/>
        </w:rPr>
      </w:pPr>
    </w:p>
    <w:p w:rsidR="006C213F" w:rsidRPr="008F546F" w:rsidRDefault="006C213F" w:rsidP="00195BF0">
      <w:pPr>
        <w:jc w:val="center"/>
        <w:rPr>
          <w:b/>
          <w:sz w:val="24"/>
        </w:rPr>
      </w:pPr>
    </w:p>
    <w:bookmarkEnd w:id="0"/>
    <w:bookmarkEnd w:id="1"/>
    <w:p w:rsidR="00BA346D" w:rsidRPr="008F546F" w:rsidRDefault="00BA346D" w:rsidP="00195BF0">
      <w:pPr>
        <w:spacing w:before="120" w:after="120" w:line="480" w:lineRule="auto"/>
        <w:jc w:val="center"/>
        <w:rPr>
          <w:sz w:val="24"/>
        </w:rPr>
      </w:pPr>
    </w:p>
    <w:p w:rsidR="00F87140" w:rsidRDefault="00F87140">
      <w:pPr>
        <w:rPr>
          <w:b/>
          <w:sz w:val="24"/>
        </w:rPr>
        <w:sectPr w:rsidR="00F87140" w:rsidSect="00CC6258">
          <w:headerReference w:type="default" r:id="rId16"/>
          <w:footerReference w:type="default" r:id="rId17"/>
          <w:pgSz w:w="11907" w:h="16839" w:code="9"/>
          <w:pgMar w:top="1440" w:right="1440" w:bottom="1800" w:left="2160" w:header="720" w:footer="720" w:gutter="0"/>
          <w:pgNumType w:fmt="lowerRoman" w:start="1"/>
          <w:cols w:space="720"/>
          <w:docGrid w:linePitch="381"/>
        </w:sectPr>
      </w:pPr>
      <w:r>
        <w:rPr>
          <w:b/>
          <w:sz w:val="24"/>
        </w:rPr>
        <w:br w:type="page"/>
      </w:r>
    </w:p>
    <w:p w:rsidR="00226688" w:rsidRPr="00C90D72" w:rsidRDefault="00226688" w:rsidP="00226688">
      <w:pPr>
        <w:spacing w:after="0" w:line="480" w:lineRule="auto"/>
        <w:jc w:val="center"/>
        <w:rPr>
          <w:b/>
          <w:sz w:val="32"/>
          <w:szCs w:val="32"/>
        </w:rPr>
      </w:pPr>
      <w:r>
        <w:rPr>
          <w:b/>
          <w:sz w:val="32"/>
          <w:szCs w:val="32"/>
        </w:rPr>
        <w:lastRenderedPageBreak/>
        <w:t>DECLARATION</w:t>
      </w:r>
    </w:p>
    <w:p w:rsidR="00226688" w:rsidRPr="000814A8" w:rsidRDefault="00226688" w:rsidP="00226688">
      <w:pPr>
        <w:spacing w:before="120" w:after="120" w:line="360" w:lineRule="auto"/>
        <w:jc w:val="both"/>
        <w:rPr>
          <w:sz w:val="24"/>
        </w:rPr>
      </w:pPr>
      <w:r w:rsidRPr="000814A8">
        <w:rPr>
          <w:sz w:val="24"/>
        </w:rPr>
        <w:t>I hereby declare that the work accomplished in this thesis is my own research effort carried out in Gastroenterology and Pathology Departments of Hayatabad Medical Complex Peshawar and Institute of Basic Medical Sciences, Khyber Medical University Peshawar. The thesis has been written and composed by me</w:t>
      </w:r>
      <w:r>
        <w:rPr>
          <w:sz w:val="24"/>
        </w:rPr>
        <w:t>.</w:t>
      </w:r>
      <w:r w:rsidRPr="000814A8">
        <w:rPr>
          <w:sz w:val="24"/>
        </w:rPr>
        <w:t xml:space="preserve"> </w:t>
      </w:r>
    </w:p>
    <w:p w:rsidR="00226688" w:rsidRPr="008F546F" w:rsidRDefault="00226688" w:rsidP="00226688">
      <w:pPr>
        <w:spacing w:before="120" w:after="120" w:line="360" w:lineRule="auto"/>
        <w:jc w:val="both"/>
        <w:rPr>
          <w:sz w:val="24"/>
        </w:rPr>
      </w:pPr>
      <w:r>
        <w:rPr>
          <w:sz w:val="24"/>
        </w:rPr>
        <w:t>The work in t</w:t>
      </w:r>
      <w:r w:rsidRPr="008F546F">
        <w:rPr>
          <w:sz w:val="24"/>
        </w:rPr>
        <w:t xml:space="preserve">his thesis </w:t>
      </w:r>
      <w:r>
        <w:rPr>
          <w:sz w:val="24"/>
        </w:rPr>
        <w:t>has neither</w:t>
      </w:r>
      <w:r w:rsidRPr="00227F8E">
        <w:rPr>
          <w:sz w:val="24"/>
        </w:rPr>
        <w:t xml:space="preserve"> been previously submitted for examination leading to the award of a degree</w:t>
      </w:r>
      <w:r>
        <w:rPr>
          <w:sz w:val="24"/>
        </w:rPr>
        <w:t xml:space="preserve"> </w:t>
      </w:r>
      <w:r w:rsidRPr="008F546F">
        <w:rPr>
          <w:sz w:val="24"/>
        </w:rPr>
        <w:t>nor does it</w:t>
      </w:r>
      <w:r>
        <w:rPr>
          <w:sz w:val="24"/>
        </w:rPr>
        <w:t xml:space="preserve"> </w:t>
      </w:r>
      <w:r w:rsidRPr="008F546F">
        <w:rPr>
          <w:sz w:val="24"/>
        </w:rPr>
        <w:t>contain</w:t>
      </w:r>
      <w:r>
        <w:rPr>
          <w:sz w:val="24"/>
        </w:rPr>
        <w:t>s</w:t>
      </w:r>
      <w:r w:rsidRPr="008F546F">
        <w:rPr>
          <w:sz w:val="24"/>
        </w:rPr>
        <w:t xml:space="preserve"> any material from the published resources that can be considered as the violation of the international copyright law.</w:t>
      </w:r>
    </w:p>
    <w:p w:rsidR="00226688" w:rsidRPr="008B1E5B" w:rsidRDefault="00226688" w:rsidP="00226688">
      <w:pPr>
        <w:spacing w:before="120" w:after="120" w:line="360" w:lineRule="auto"/>
        <w:jc w:val="both"/>
        <w:rPr>
          <w:sz w:val="24"/>
        </w:rPr>
      </w:pPr>
      <w:r w:rsidRPr="008F546F">
        <w:rPr>
          <w:sz w:val="24"/>
        </w:rPr>
        <w:t xml:space="preserve">I also declare that I am aware of the terms ‘copyright’ and ‘plagiarism’. I will be </w:t>
      </w:r>
      <w:r>
        <w:rPr>
          <w:sz w:val="24"/>
        </w:rPr>
        <w:t xml:space="preserve">solely </w:t>
      </w:r>
      <w:r w:rsidRPr="008F546F">
        <w:rPr>
          <w:sz w:val="24"/>
        </w:rPr>
        <w:t>responsi</w:t>
      </w:r>
      <w:r>
        <w:rPr>
          <w:sz w:val="24"/>
        </w:rPr>
        <w:t xml:space="preserve">ble for the consequences of </w:t>
      </w:r>
      <w:r w:rsidRPr="008F546F">
        <w:rPr>
          <w:sz w:val="24"/>
        </w:rPr>
        <w:t xml:space="preserve">violation to these rules (if any) found in the thesis. The thesis has been checked for plagiarism by </w:t>
      </w:r>
      <w:proofErr w:type="spellStart"/>
      <w:r w:rsidRPr="008F546F">
        <w:rPr>
          <w:sz w:val="24"/>
        </w:rPr>
        <w:t>turnitin</w:t>
      </w:r>
      <w:proofErr w:type="spellEnd"/>
      <w:r w:rsidRPr="008F546F">
        <w:rPr>
          <w:sz w:val="24"/>
        </w:rPr>
        <w:t xml:space="preserve"> software</w:t>
      </w:r>
      <w:r>
        <w:rPr>
          <w:sz w:val="24"/>
        </w:rPr>
        <w:t>.</w:t>
      </w:r>
    </w:p>
    <w:p w:rsidR="00226688" w:rsidRDefault="00226688" w:rsidP="00226688">
      <w:pPr>
        <w:tabs>
          <w:tab w:val="left" w:pos="5882"/>
        </w:tabs>
        <w:spacing w:before="120" w:after="120" w:line="480" w:lineRule="auto"/>
        <w:rPr>
          <w:sz w:val="24"/>
        </w:rPr>
      </w:pPr>
      <w:r w:rsidRPr="008F546F">
        <w:rPr>
          <w:sz w:val="24"/>
        </w:rPr>
        <w:t xml:space="preserve">                                                                                   </w:t>
      </w:r>
    </w:p>
    <w:p w:rsidR="00226688" w:rsidRPr="008F546F" w:rsidRDefault="00226688" w:rsidP="00226688">
      <w:pPr>
        <w:tabs>
          <w:tab w:val="left" w:pos="5882"/>
        </w:tabs>
        <w:spacing w:before="120" w:after="120" w:line="480" w:lineRule="auto"/>
        <w:rPr>
          <w:sz w:val="24"/>
        </w:rPr>
      </w:pPr>
      <w:r>
        <w:rPr>
          <w:sz w:val="24"/>
        </w:rPr>
        <w:t xml:space="preserve">                                                                                     </w:t>
      </w:r>
      <w:r w:rsidRPr="008F546F">
        <w:rPr>
          <w:sz w:val="24"/>
        </w:rPr>
        <w:t xml:space="preserve"> Name:</w:t>
      </w:r>
      <w:r w:rsidRPr="008F546F">
        <w:rPr>
          <w:sz w:val="24"/>
        </w:rPr>
        <w:tab/>
      </w:r>
      <w:proofErr w:type="spellStart"/>
      <w:r>
        <w:rPr>
          <w:sz w:val="24"/>
        </w:rPr>
        <w:t>xxxxx</w:t>
      </w:r>
      <w:proofErr w:type="spellEnd"/>
    </w:p>
    <w:p w:rsidR="00226688" w:rsidRPr="008F546F" w:rsidRDefault="00226688" w:rsidP="00226688">
      <w:pPr>
        <w:tabs>
          <w:tab w:val="left" w:pos="5420"/>
        </w:tabs>
        <w:spacing w:before="120" w:after="120" w:line="480" w:lineRule="auto"/>
        <w:rPr>
          <w:sz w:val="24"/>
        </w:rPr>
      </w:pPr>
      <w:r w:rsidRPr="008F546F">
        <w:rPr>
          <w:sz w:val="24"/>
        </w:rPr>
        <w:t xml:space="preserve">                                                                                    Signature: _____________ </w:t>
      </w:r>
    </w:p>
    <w:p w:rsidR="00226688" w:rsidRPr="008F546F" w:rsidRDefault="00226688" w:rsidP="00226688">
      <w:pPr>
        <w:tabs>
          <w:tab w:val="left" w:pos="5420"/>
        </w:tabs>
        <w:spacing w:before="120" w:after="120" w:line="480" w:lineRule="auto"/>
        <w:rPr>
          <w:sz w:val="24"/>
        </w:rPr>
      </w:pPr>
      <w:r w:rsidRPr="008F546F">
        <w:rPr>
          <w:sz w:val="24"/>
        </w:rPr>
        <w:t xml:space="preserve">                                                                                    Date:</w:t>
      </w:r>
      <w:r w:rsidRPr="008F546F">
        <w:rPr>
          <w:sz w:val="24"/>
        </w:rPr>
        <w:tab/>
      </w:r>
      <w:r>
        <w:rPr>
          <w:sz w:val="24"/>
        </w:rPr>
        <w:t>May 12, 2014</w:t>
      </w:r>
    </w:p>
    <w:p w:rsidR="00F87140" w:rsidRDefault="00F87140">
      <w:pPr>
        <w:rPr>
          <w:b/>
          <w:sz w:val="24"/>
        </w:rPr>
      </w:pPr>
    </w:p>
    <w:p w:rsidR="00226688" w:rsidRDefault="00226688">
      <w:pPr>
        <w:rPr>
          <w:b/>
          <w:sz w:val="32"/>
          <w:szCs w:val="32"/>
        </w:rPr>
      </w:pPr>
      <w:r>
        <w:rPr>
          <w:b/>
          <w:sz w:val="32"/>
          <w:szCs w:val="32"/>
        </w:rPr>
        <w:br w:type="page"/>
      </w:r>
    </w:p>
    <w:p w:rsidR="00F87140" w:rsidRDefault="000814A8" w:rsidP="00195BF0">
      <w:pPr>
        <w:spacing w:before="480" w:after="120" w:line="480" w:lineRule="auto"/>
        <w:jc w:val="center"/>
        <w:rPr>
          <w:b/>
          <w:sz w:val="32"/>
          <w:szCs w:val="32"/>
        </w:rPr>
      </w:pPr>
      <w:r w:rsidRPr="000814A8">
        <w:rPr>
          <w:b/>
          <w:sz w:val="32"/>
          <w:szCs w:val="32"/>
        </w:rPr>
        <w:lastRenderedPageBreak/>
        <w:t>ABSTRACT</w:t>
      </w: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Default="00F87140" w:rsidP="00195BF0">
      <w:pPr>
        <w:spacing w:before="480" w:after="120" w:line="480" w:lineRule="auto"/>
        <w:jc w:val="center"/>
        <w:rPr>
          <w:b/>
          <w:sz w:val="32"/>
          <w:szCs w:val="32"/>
        </w:rPr>
      </w:pPr>
    </w:p>
    <w:p w:rsidR="00F87140" w:rsidRPr="00F87140" w:rsidRDefault="00F87140" w:rsidP="00195BF0">
      <w:pPr>
        <w:spacing w:before="480" w:after="120" w:line="480" w:lineRule="auto"/>
        <w:jc w:val="center"/>
        <w:rPr>
          <w:b/>
          <w:sz w:val="32"/>
          <w:szCs w:val="32"/>
        </w:rPr>
        <w:sectPr w:rsidR="00F87140" w:rsidRPr="00F87140" w:rsidSect="00CC6258">
          <w:pgSz w:w="11907" w:h="16839" w:code="9"/>
          <w:pgMar w:top="1440" w:right="1440" w:bottom="1800" w:left="2160" w:header="720" w:footer="720" w:gutter="0"/>
          <w:pgNumType w:fmt="lowerRoman"/>
          <w:cols w:space="720"/>
          <w:docGrid w:linePitch="381"/>
        </w:sectPr>
      </w:pPr>
    </w:p>
    <w:p w:rsidR="00BA346D" w:rsidRPr="00C90D72" w:rsidRDefault="00BA346D" w:rsidP="00C90D72">
      <w:pPr>
        <w:spacing w:after="0" w:line="480" w:lineRule="auto"/>
        <w:jc w:val="center"/>
        <w:rPr>
          <w:b/>
          <w:sz w:val="32"/>
          <w:szCs w:val="28"/>
        </w:rPr>
      </w:pPr>
      <w:r w:rsidRPr="00C90D72">
        <w:rPr>
          <w:b/>
          <w:sz w:val="32"/>
          <w:szCs w:val="28"/>
        </w:rPr>
        <w:lastRenderedPageBreak/>
        <w:t>ACKNOWLEDGMENT</w:t>
      </w:r>
    </w:p>
    <w:p w:rsidR="0029463B" w:rsidRPr="008F546F" w:rsidRDefault="0029463B" w:rsidP="006C213F">
      <w:pPr>
        <w:spacing w:before="120" w:after="120" w:line="360" w:lineRule="auto"/>
        <w:jc w:val="both"/>
        <w:rPr>
          <w:sz w:val="24"/>
          <w:szCs w:val="28"/>
        </w:rPr>
      </w:pPr>
      <w:r w:rsidRPr="008F546F">
        <w:rPr>
          <w:sz w:val="24"/>
          <w:szCs w:val="28"/>
        </w:rPr>
        <w:t>Thanks to Allah, Almighty for all his blessing on me throughout my life and who enable me to complete my thesis because of His blessing I am able to achieve this goal. I sincerely pay my humble and heartedly thanks to my most affectionate parents who supported and encouraged me throughout my life time in completing my education.</w:t>
      </w:r>
      <w:r w:rsidR="002F41E7" w:rsidRPr="008F546F">
        <w:rPr>
          <w:sz w:val="24"/>
          <w:szCs w:val="28"/>
        </w:rPr>
        <w:t xml:space="preserve"> My success is </w:t>
      </w:r>
      <w:r w:rsidRPr="008F546F">
        <w:rPr>
          <w:sz w:val="24"/>
          <w:szCs w:val="28"/>
        </w:rPr>
        <w:t>fruit of their devoted prayers.</w:t>
      </w:r>
    </w:p>
    <w:p w:rsidR="0029463B" w:rsidRPr="008F546F" w:rsidRDefault="0029463B" w:rsidP="006C213F">
      <w:pPr>
        <w:spacing w:before="120" w:after="120" w:line="360" w:lineRule="auto"/>
        <w:jc w:val="both"/>
        <w:rPr>
          <w:sz w:val="24"/>
          <w:szCs w:val="28"/>
        </w:rPr>
      </w:pPr>
      <w:r w:rsidRPr="008F546F">
        <w:rPr>
          <w:sz w:val="24"/>
          <w:szCs w:val="28"/>
        </w:rPr>
        <w:t xml:space="preserve">I am deeply obliged to my supervisor </w:t>
      </w:r>
      <w:proofErr w:type="spellStart"/>
      <w:r w:rsidRPr="008F546F">
        <w:rPr>
          <w:sz w:val="24"/>
          <w:szCs w:val="28"/>
        </w:rPr>
        <w:t>Dr</w:t>
      </w:r>
      <w:proofErr w:type="spellEnd"/>
      <w:r w:rsidRPr="008F546F">
        <w:rPr>
          <w:sz w:val="24"/>
          <w:szCs w:val="28"/>
        </w:rPr>
        <w:t xml:space="preserve"> </w:t>
      </w:r>
      <w:proofErr w:type="spellStart"/>
      <w:r w:rsidR="002C24FA">
        <w:rPr>
          <w:sz w:val="24"/>
          <w:szCs w:val="28"/>
        </w:rPr>
        <w:t>xxxxxx</w:t>
      </w:r>
      <w:proofErr w:type="spellEnd"/>
      <w:r w:rsidRPr="008F546F">
        <w:rPr>
          <w:sz w:val="24"/>
          <w:szCs w:val="28"/>
        </w:rPr>
        <w:t xml:space="preserve"> who guided me during my research and </w:t>
      </w:r>
      <w:r w:rsidR="00A2278B" w:rsidRPr="008F546F">
        <w:rPr>
          <w:sz w:val="24"/>
          <w:szCs w:val="28"/>
        </w:rPr>
        <w:t>thesis. His</w:t>
      </w:r>
      <w:r w:rsidRPr="008F546F">
        <w:rPr>
          <w:sz w:val="24"/>
          <w:szCs w:val="28"/>
        </w:rPr>
        <w:t xml:space="preserve"> keen interest and valuable suggestions made this work </w:t>
      </w:r>
      <w:r w:rsidR="008A34ED" w:rsidRPr="008F546F">
        <w:rPr>
          <w:sz w:val="24"/>
          <w:szCs w:val="28"/>
        </w:rPr>
        <w:t>to end</w:t>
      </w:r>
      <w:r w:rsidR="00A2278B" w:rsidRPr="008F546F">
        <w:rPr>
          <w:sz w:val="24"/>
          <w:szCs w:val="28"/>
        </w:rPr>
        <w:t>. Thanks</w:t>
      </w:r>
      <w:r w:rsidRPr="008F546F">
        <w:rPr>
          <w:sz w:val="24"/>
          <w:szCs w:val="28"/>
        </w:rPr>
        <w:t xml:space="preserve"> to my co supervisor </w:t>
      </w:r>
      <w:proofErr w:type="spellStart"/>
      <w:r w:rsidRPr="008F546F">
        <w:rPr>
          <w:sz w:val="24"/>
          <w:szCs w:val="28"/>
        </w:rPr>
        <w:t>Dr</w:t>
      </w:r>
      <w:proofErr w:type="spellEnd"/>
      <w:r w:rsidRPr="008F546F">
        <w:rPr>
          <w:sz w:val="24"/>
          <w:szCs w:val="28"/>
        </w:rPr>
        <w:t xml:space="preserve"> </w:t>
      </w:r>
      <w:proofErr w:type="spellStart"/>
      <w:r w:rsidR="002C24FA">
        <w:rPr>
          <w:sz w:val="24"/>
          <w:szCs w:val="28"/>
        </w:rPr>
        <w:t>xxxxx</w:t>
      </w:r>
      <w:proofErr w:type="spellEnd"/>
      <w:r w:rsidRPr="008F546F">
        <w:rPr>
          <w:sz w:val="24"/>
          <w:szCs w:val="28"/>
        </w:rPr>
        <w:t xml:space="preserve"> </w:t>
      </w:r>
      <w:proofErr w:type="spellStart"/>
      <w:r w:rsidRPr="008F546F">
        <w:rPr>
          <w:sz w:val="24"/>
          <w:szCs w:val="28"/>
        </w:rPr>
        <w:t>Histopathologist</w:t>
      </w:r>
      <w:proofErr w:type="spellEnd"/>
      <w:r w:rsidRPr="008F546F">
        <w:rPr>
          <w:sz w:val="24"/>
          <w:szCs w:val="28"/>
        </w:rPr>
        <w:t xml:space="preserve"> at Hayatabad medical complex Peshawar who gave his expert opinion regarding gastric biopsy and to all laboratory staff at Hayatabad medical complex Peshawar.</w:t>
      </w:r>
    </w:p>
    <w:p w:rsidR="0029463B" w:rsidRPr="008F546F" w:rsidRDefault="001D36CA" w:rsidP="006C213F">
      <w:pPr>
        <w:spacing w:before="120" w:after="120" w:line="360" w:lineRule="auto"/>
        <w:jc w:val="both"/>
        <w:rPr>
          <w:sz w:val="24"/>
          <w:szCs w:val="28"/>
        </w:rPr>
      </w:pPr>
      <w:r w:rsidRPr="008F546F">
        <w:rPr>
          <w:sz w:val="24"/>
          <w:szCs w:val="28"/>
        </w:rPr>
        <w:t>I would like to t</w:t>
      </w:r>
      <w:r w:rsidR="0029463B" w:rsidRPr="008F546F">
        <w:rPr>
          <w:sz w:val="24"/>
          <w:szCs w:val="28"/>
        </w:rPr>
        <w:t>hanks to senior registrar</w:t>
      </w:r>
      <w:r w:rsidRPr="008F546F">
        <w:rPr>
          <w:sz w:val="24"/>
          <w:szCs w:val="28"/>
        </w:rPr>
        <w:t>s</w:t>
      </w:r>
      <w:r w:rsidR="0029463B" w:rsidRPr="008F546F">
        <w:rPr>
          <w:sz w:val="24"/>
          <w:szCs w:val="28"/>
        </w:rPr>
        <w:t xml:space="preserve"> </w:t>
      </w:r>
      <w:proofErr w:type="spellStart"/>
      <w:r w:rsidR="0029463B" w:rsidRPr="008F546F">
        <w:rPr>
          <w:sz w:val="24"/>
          <w:szCs w:val="28"/>
        </w:rPr>
        <w:t>Dr</w:t>
      </w:r>
      <w:proofErr w:type="spellEnd"/>
      <w:r w:rsidR="0029463B" w:rsidRPr="008F546F">
        <w:rPr>
          <w:sz w:val="24"/>
          <w:szCs w:val="28"/>
        </w:rPr>
        <w:t xml:space="preserve"> </w:t>
      </w:r>
      <w:proofErr w:type="spellStart"/>
      <w:r w:rsidR="002C24FA">
        <w:rPr>
          <w:sz w:val="24"/>
          <w:szCs w:val="28"/>
        </w:rPr>
        <w:t>xxxx</w:t>
      </w:r>
      <w:proofErr w:type="spellEnd"/>
      <w:r w:rsidR="002C24FA" w:rsidRPr="008F546F">
        <w:rPr>
          <w:sz w:val="24"/>
          <w:szCs w:val="28"/>
        </w:rPr>
        <w:t xml:space="preserve"> </w:t>
      </w:r>
      <w:r w:rsidR="0029463B" w:rsidRPr="008F546F">
        <w:rPr>
          <w:sz w:val="24"/>
          <w:szCs w:val="28"/>
        </w:rPr>
        <w:t xml:space="preserve">and </w:t>
      </w:r>
      <w:proofErr w:type="spellStart"/>
      <w:r w:rsidR="0029463B" w:rsidRPr="008F546F">
        <w:rPr>
          <w:sz w:val="24"/>
          <w:szCs w:val="28"/>
        </w:rPr>
        <w:t>Dr</w:t>
      </w:r>
      <w:proofErr w:type="spellEnd"/>
      <w:r w:rsidR="0029463B" w:rsidRPr="008F546F">
        <w:rPr>
          <w:sz w:val="24"/>
          <w:szCs w:val="28"/>
        </w:rPr>
        <w:t xml:space="preserve"> </w:t>
      </w:r>
      <w:r w:rsidR="002C24FA">
        <w:rPr>
          <w:sz w:val="24"/>
          <w:szCs w:val="28"/>
        </w:rPr>
        <w:t>xxx</w:t>
      </w:r>
      <w:r w:rsidR="002C24FA" w:rsidRPr="008F546F">
        <w:rPr>
          <w:sz w:val="24"/>
          <w:szCs w:val="28"/>
        </w:rPr>
        <w:t xml:space="preserve"> </w:t>
      </w:r>
      <w:r w:rsidR="0029463B" w:rsidRPr="008F546F">
        <w:rPr>
          <w:sz w:val="24"/>
          <w:szCs w:val="28"/>
        </w:rPr>
        <w:t>g</w:t>
      </w:r>
      <w:r w:rsidR="002F41E7" w:rsidRPr="008F546F">
        <w:rPr>
          <w:sz w:val="24"/>
          <w:szCs w:val="28"/>
        </w:rPr>
        <w:t xml:space="preserve">astroenterologist at Hayatabad </w:t>
      </w:r>
      <w:r w:rsidR="0029463B" w:rsidRPr="008F546F">
        <w:rPr>
          <w:sz w:val="24"/>
          <w:szCs w:val="28"/>
        </w:rPr>
        <w:t>Medical complex, Peshawar who help in providing</w:t>
      </w:r>
      <w:r w:rsidRPr="008F546F">
        <w:rPr>
          <w:sz w:val="24"/>
          <w:szCs w:val="28"/>
        </w:rPr>
        <w:t xml:space="preserve"> </w:t>
      </w:r>
      <w:r w:rsidR="0029463B" w:rsidRPr="008F546F">
        <w:rPr>
          <w:sz w:val="24"/>
          <w:szCs w:val="28"/>
        </w:rPr>
        <w:t>gastric biop</w:t>
      </w:r>
      <w:r w:rsidRPr="008F546F">
        <w:rPr>
          <w:sz w:val="24"/>
          <w:szCs w:val="28"/>
        </w:rPr>
        <w:t>sies</w:t>
      </w:r>
      <w:r w:rsidR="002F41E7" w:rsidRPr="008F546F">
        <w:rPr>
          <w:sz w:val="24"/>
          <w:szCs w:val="28"/>
        </w:rPr>
        <w:t xml:space="preserve"> of concern cases and also to </w:t>
      </w:r>
      <w:r w:rsidR="0029463B" w:rsidRPr="008F546F">
        <w:rPr>
          <w:sz w:val="24"/>
          <w:szCs w:val="28"/>
        </w:rPr>
        <w:t xml:space="preserve">the trainee medical officers </w:t>
      </w:r>
      <w:proofErr w:type="spellStart"/>
      <w:r w:rsidR="0029463B" w:rsidRPr="008F546F">
        <w:rPr>
          <w:sz w:val="24"/>
          <w:szCs w:val="28"/>
        </w:rPr>
        <w:t>Dr</w:t>
      </w:r>
      <w:proofErr w:type="spellEnd"/>
      <w:r w:rsidRPr="008F546F">
        <w:rPr>
          <w:sz w:val="24"/>
          <w:szCs w:val="28"/>
        </w:rPr>
        <w:t xml:space="preserve"> </w:t>
      </w:r>
      <w:r w:rsidR="002C24FA">
        <w:rPr>
          <w:sz w:val="24"/>
          <w:szCs w:val="28"/>
        </w:rPr>
        <w:t>xx</w:t>
      </w:r>
      <w:r w:rsidR="0029463B" w:rsidRPr="008F546F">
        <w:rPr>
          <w:sz w:val="24"/>
          <w:szCs w:val="28"/>
        </w:rPr>
        <w:t>,</w:t>
      </w:r>
      <w:r w:rsidR="002F41E7" w:rsidRPr="008F546F">
        <w:rPr>
          <w:sz w:val="24"/>
          <w:szCs w:val="28"/>
        </w:rPr>
        <w:t xml:space="preserve"> </w:t>
      </w:r>
      <w:proofErr w:type="spellStart"/>
      <w:r w:rsidR="0029463B" w:rsidRPr="008F546F">
        <w:rPr>
          <w:sz w:val="24"/>
          <w:szCs w:val="28"/>
        </w:rPr>
        <w:t>Dr</w:t>
      </w:r>
      <w:proofErr w:type="spellEnd"/>
      <w:r w:rsidRPr="008F546F">
        <w:rPr>
          <w:sz w:val="24"/>
          <w:szCs w:val="28"/>
        </w:rPr>
        <w:t xml:space="preserve"> </w:t>
      </w:r>
      <w:r w:rsidR="002C24FA">
        <w:rPr>
          <w:sz w:val="24"/>
          <w:szCs w:val="28"/>
        </w:rPr>
        <w:t>xx</w:t>
      </w:r>
      <w:r w:rsidR="0029463B" w:rsidRPr="008F546F">
        <w:rPr>
          <w:sz w:val="24"/>
          <w:szCs w:val="28"/>
        </w:rPr>
        <w:t>,</w:t>
      </w:r>
      <w:r w:rsidR="002F41E7" w:rsidRPr="008F546F">
        <w:rPr>
          <w:sz w:val="24"/>
          <w:szCs w:val="28"/>
        </w:rPr>
        <w:t xml:space="preserve"> </w:t>
      </w:r>
      <w:proofErr w:type="spellStart"/>
      <w:r w:rsidR="0029463B" w:rsidRPr="008F546F">
        <w:rPr>
          <w:sz w:val="24"/>
          <w:szCs w:val="28"/>
        </w:rPr>
        <w:t>Dr</w:t>
      </w:r>
      <w:proofErr w:type="spellEnd"/>
      <w:r w:rsidRPr="008F546F">
        <w:rPr>
          <w:sz w:val="24"/>
          <w:szCs w:val="28"/>
        </w:rPr>
        <w:t xml:space="preserve"> </w:t>
      </w:r>
      <w:r w:rsidR="002C24FA">
        <w:rPr>
          <w:sz w:val="24"/>
          <w:szCs w:val="28"/>
        </w:rPr>
        <w:t>xx</w:t>
      </w:r>
      <w:r w:rsidR="002C24FA" w:rsidRPr="008F546F">
        <w:rPr>
          <w:sz w:val="24"/>
          <w:szCs w:val="28"/>
        </w:rPr>
        <w:t xml:space="preserve"> </w:t>
      </w:r>
      <w:r w:rsidR="0029463B" w:rsidRPr="008F546F">
        <w:rPr>
          <w:sz w:val="24"/>
          <w:szCs w:val="28"/>
        </w:rPr>
        <w:t xml:space="preserve">and </w:t>
      </w:r>
      <w:proofErr w:type="spellStart"/>
      <w:r w:rsidR="0029463B" w:rsidRPr="008F546F">
        <w:rPr>
          <w:sz w:val="24"/>
          <w:szCs w:val="28"/>
        </w:rPr>
        <w:t>Dr</w:t>
      </w:r>
      <w:proofErr w:type="spellEnd"/>
      <w:r w:rsidRPr="008F546F">
        <w:rPr>
          <w:sz w:val="24"/>
          <w:szCs w:val="28"/>
        </w:rPr>
        <w:t xml:space="preserve"> </w:t>
      </w:r>
      <w:r w:rsidR="002C24FA">
        <w:rPr>
          <w:sz w:val="24"/>
          <w:szCs w:val="28"/>
        </w:rPr>
        <w:t>xx</w:t>
      </w:r>
      <w:r w:rsidR="002C24FA" w:rsidRPr="008F546F">
        <w:rPr>
          <w:sz w:val="24"/>
          <w:szCs w:val="28"/>
        </w:rPr>
        <w:t xml:space="preserve"> </w:t>
      </w:r>
      <w:r w:rsidR="0029463B" w:rsidRPr="008F546F">
        <w:rPr>
          <w:sz w:val="24"/>
          <w:szCs w:val="28"/>
        </w:rPr>
        <w:t>who helped me in providing gastric biops</w:t>
      </w:r>
      <w:r w:rsidRPr="008F546F">
        <w:rPr>
          <w:sz w:val="24"/>
          <w:szCs w:val="28"/>
        </w:rPr>
        <w:t>ies</w:t>
      </w:r>
      <w:r w:rsidR="002F41E7" w:rsidRPr="008F546F">
        <w:rPr>
          <w:sz w:val="24"/>
          <w:szCs w:val="28"/>
        </w:rPr>
        <w:t xml:space="preserve"> and endoscopic findings</w:t>
      </w:r>
      <w:r w:rsidR="0029463B" w:rsidRPr="008F546F">
        <w:rPr>
          <w:sz w:val="24"/>
          <w:szCs w:val="28"/>
        </w:rPr>
        <w:t>.</w:t>
      </w:r>
    </w:p>
    <w:p w:rsidR="0029463B" w:rsidRPr="008F546F" w:rsidRDefault="00AE5E20" w:rsidP="006C213F">
      <w:pPr>
        <w:spacing w:line="360" w:lineRule="auto"/>
        <w:jc w:val="both"/>
        <w:rPr>
          <w:sz w:val="24"/>
        </w:rPr>
      </w:pPr>
      <w:r w:rsidRPr="008F546F">
        <w:rPr>
          <w:sz w:val="24"/>
        </w:rPr>
        <w:t xml:space="preserve">I am also thankful to </w:t>
      </w:r>
      <w:proofErr w:type="spellStart"/>
      <w:r w:rsidR="002C24FA">
        <w:rPr>
          <w:sz w:val="24"/>
        </w:rPr>
        <w:t>xxxx</w:t>
      </w:r>
      <w:proofErr w:type="spellEnd"/>
      <w:r w:rsidRPr="008F546F">
        <w:rPr>
          <w:sz w:val="24"/>
        </w:rPr>
        <w:t xml:space="preserve"> who is master in statistics and gold medalist she gave her precious time to calculate statistical analysis regarding thesis. </w:t>
      </w:r>
    </w:p>
    <w:p w:rsidR="0029463B" w:rsidRPr="008F546F" w:rsidRDefault="0029463B" w:rsidP="004910C5">
      <w:pPr>
        <w:spacing w:line="480" w:lineRule="auto"/>
        <w:rPr>
          <w:b/>
        </w:rPr>
      </w:pPr>
    </w:p>
    <w:p w:rsidR="00F545AF" w:rsidRDefault="002F41E7" w:rsidP="002F41E7">
      <w:pPr>
        <w:spacing w:before="120" w:after="120"/>
        <w:jc w:val="right"/>
        <w:rPr>
          <w:b/>
        </w:rPr>
      </w:pPr>
      <w:r w:rsidRPr="008F546F">
        <w:rPr>
          <w:b/>
        </w:rPr>
        <w:tab/>
      </w:r>
    </w:p>
    <w:p w:rsidR="00F545AF" w:rsidRDefault="00F545AF" w:rsidP="002F41E7">
      <w:pPr>
        <w:spacing w:before="120" w:after="120"/>
        <w:jc w:val="right"/>
        <w:rPr>
          <w:b/>
        </w:rPr>
      </w:pPr>
    </w:p>
    <w:p w:rsidR="00F545AF" w:rsidRDefault="00F545AF" w:rsidP="002F41E7">
      <w:pPr>
        <w:spacing w:before="120" w:after="120"/>
        <w:jc w:val="right"/>
        <w:rPr>
          <w:b/>
        </w:rPr>
      </w:pPr>
    </w:p>
    <w:p w:rsidR="00F545AF" w:rsidRDefault="00F545AF" w:rsidP="002F41E7">
      <w:pPr>
        <w:spacing w:before="120" w:after="120"/>
        <w:jc w:val="right"/>
        <w:rPr>
          <w:b/>
        </w:rPr>
      </w:pPr>
    </w:p>
    <w:p w:rsidR="002F41E7" w:rsidRPr="008F546F" w:rsidRDefault="002C24FA" w:rsidP="002F41E7">
      <w:pPr>
        <w:spacing w:before="120" w:after="120"/>
        <w:jc w:val="right"/>
        <w:rPr>
          <w:bCs/>
          <w:sz w:val="24"/>
          <w:szCs w:val="28"/>
        </w:rPr>
      </w:pPr>
      <w:proofErr w:type="spellStart"/>
      <w:proofErr w:type="gramStart"/>
      <w:r>
        <w:rPr>
          <w:bCs/>
          <w:sz w:val="24"/>
          <w:szCs w:val="28"/>
        </w:rPr>
        <w:t>xxxxx</w:t>
      </w:r>
      <w:proofErr w:type="spellEnd"/>
      <w:proofErr w:type="gramEnd"/>
    </w:p>
    <w:p w:rsidR="0029463B" w:rsidRPr="008F546F" w:rsidRDefault="0029463B" w:rsidP="002F41E7">
      <w:pPr>
        <w:tabs>
          <w:tab w:val="left" w:pos="6027"/>
        </w:tabs>
        <w:spacing w:line="480" w:lineRule="auto"/>
        <w:rPr>
          <w:b/>
        </w:rPr>
      </w:pPr>
    </w:p>
    <w:p w:rsidR="00BA346D" w:rsidRPr="008F546F" w:rsidRDefault="00BA346D" w:rsidP="004910C5">
      <w:pPr>
        <w:spacing w:before="120" w:after="120" w:line="480" w:lineRule="auto"/>
        <w:rPr>
          <w:sz w:val="24"/>
        </w:rPr>
      </w:pPr>
    </w:p>
    <w:p w:rsidR="0095131A" w:rsidRPr="008F546F" w:rsidRDefault="002F41E7" w:rsidP="00C06746">
      <w:pPr>
        <w:spacing w:after="0" w:line="480" w:lineRule="auto"/>
        <w:jc w:val="center"/>
        <w:rPr>
          <w:b/>
        </w:rPr>
      </w:pPr>
      <w:bookmarkStart w:id="3" w:name="_Toc368259829"/>
      <w:bookmarkStart w:id="4" w:name="_Toc371537040"/>
      <w:r w:rsidRPr="008F546F">
        <w:rPr>
          <w:b/>
        </w:rPr>
        <w:br w:type="page"/>
      </w:r>
      <w:r w:rsidR="00E17D75" w:rsidRPr="00C06746">
        <w:rPr>
          <w:b/>
          <w:sz w:val="32"/>
          <w:szCs w:val="28"/>
        </w:rPr>
        <w:lastRenderedPageBreak/>
        <w:t>TABLE OF CONTENTS</w:t>
      </w:r>
    </w:p>
    <w:bookmarkEnd w:id="3"/>
    <w:bookmarkEnd w:id="4"/>
    <w:p w:rsidR="00226688" w:rsidRDefault="00C06746" w:rsidP="005F7A51">
      <w:pPr>
        <w:spacing w:before="120" w:after="120" w:line="360" w:lineRule="auto"/>
        <w:jc w:val="both"/>
        <w:rPr>
          <w:b/>
          <w:bCs/>
          <w:sz w:val="24"/>
        </w:rPr>
      </w:pPr>
      <w:r w:rsidRPr="006C213F">
        <w:rPr>
          <w:b/>
          <w:bCs/>
          <w:sz w:val="24"/>
        </w:rPr>
        <w:t>DEDICATION (OPTIONAL)</w:t>
      </w:r>
      <w:r w:rsidR="00226688">
        <w:rPr>
          <w:b/>
          <w:bCs/>
          <w:sz w:val="24"/>
        </w:rPr>
        <w:tab/>
      </w:r>
      <w:r w:rsidR="00226688">
        <w:rPr>
          <w:b/>
          <w:bCs/>
          <w:sz w:val="24"/>
        </w:rPr>
        <w:tab/>
      </w:r>
      <w:r w:rsidR="00226688">
        <w:rPr>
          <w:b/>
          <w:bCs/>
          <w:sz w:val="24"/>
        </w:rPr>
        <w:tab/>
      </w:r>
      <w:r w:rsidR="00226688">
        <w:rPr>
          <w:b/>
          <w:bCs/>
          <w:sz w:val="24"/>
        </w:rPr>
        <w:tab/>
      </w:r>
      <w:r w:rsidR="00226688">
        <w:rPr>
          <w:b/>
          <w:bCs/>
          <w:sz w:val="24"/>
        </w:rPr>
        <w:tab/>
      </w:r>
      <w:r w:rsidR="00226688">
        <w:rPr>
          <w:b/>
          <w:bCs/>
          <w:sz w:val="24"/>
        </w:rPr>
        <w:tab/>
      </w:r>
      <w:proofErr w:type="spellStart"/>
      <w:r w:rsidR="00226688">
        <w:rPr>
          <w:b/>
          <w:bCs/>
          <w:sz w:val="24"/>
        </w:rPr>
        <w:t>i</w:t>
      </w:r>
      <w:proofErr w:type="spellEnd"/>
    </w:p>
    <w:p w:rsidR="002C24FA" w:rsidRDefault="00226688" w:rsidP="005F7A51">
      <w:pPr>
        <w:spacing w:before="120" w:after="120" w:line="360" w:lineRule="auto"/>
        <w:jc w:val="both"/>
        <w:rPr>
          <w:b/>
          <w:bCs/>
          <w:sz w:val="24"/>
        </w:rPr>
      </w:pPr>
      <w:r w:rsidRPr="006C213F">
        <w:rPr>
          <w:b/>
          <w:bCs/>
          <w:sz w:val="24"/>
        </w:rPr>
        <w:t xml:space="preserve"> </w:t>
      </w:r>
      <w:r w:rsidR="008239D1" w:rsidRPr="006C213F">
        <w:rPr>
          <w:b/>
          <w:bCs/>
          <w:sz w:val="24"/>
        </w:rPr>
        <w:t>DECLARATION</w:t>
      </w:r>
      <w:r w:rsidR="002C24FA">
        <w:rPr>
          <w:b/>
          <w:bCs/>
          <w:sz w:val="24"/>
        </w:rPr>
        <w:t xml:space="preserve">  </w:t>
      </w:r>
      <w:r w:rsidR="002C24FA">
        <w:rPr>
          <w:b/>
          <w:bCs/>
          <w:sz w:val="24"/>
        </w:rPr>
        <w:tab/>
      </w:r>
      <w:r w:rsidR="002C24FA">
        <w:rPr>
          <w:b/>
          <w:bCs/>
          <w:sz w:val="24"/>
        </w:rPr>
        <w:tab/>
      </w:r>
      <w:r w:rsidR="002C24FA">
        <w:rPr>
          <w:b/>
          <w:bCs/>
          <w:sz w:val="24"/>
        </w:rPr>
        <w:tab/>
      </w:r>
      <w:r w:rsidR="002C24FA">
        <w:rPr>
          <w:b/>
          <w:bCs/>
          <w:sz w:val="24"/>
        </w:rPr>
        <w:tab/>
      </w:r>
      <w:r w:rsidR="002C24FA">
        <w:rPr>
          <w:b/>
          <w:bCs/>
          <w:sz w:val="24"/>
        </w:rPr>
        <w:tab/>
      </w:r>
      <w:r w:rsidR="002C24FA">
        <w:rPr>
          <w:b/>
          <w:bCs/>
          <w:sz w:val="24"/>
        </w:rPr>
        <w:tab/>
      </w:r>
      <w:r w:rsidR="002C24FA">
        <w:rPr>
          <w:b/>
          <w:bCs/>
          <w:sz w:val="24"/>
        </w:rPr>
        <w:tab/>
      </w:r>
      <w:r w:rsidR="002C24FA">
        <w:rPr>
          <w:b/>
          <w:bCs/>
          <w:sz w:val="24"/>
        </w:rPr>
        <w:tab/>
        <w:t>ii</w:t>
      </w:r>
    </w:p>
    <w:p w:rsidR="002C24FA" w:rsidRDefault="002C24FA" w:rsidP="005F7A51">
      <w:pPr>
        <w:spacing w:before="120" w:after="120" w:line="360" w:lineRule="auto"/>
        <w:jc w:val="both"/>
        <w:rPr>
          <w:b/>
          <w:bCs/>
          <w:sz w:val="24"/>
        </w:rPr>
      </w:pPr>
      <w:r w:rsidRPr="006C213F">
        <w:rPr>
          <w:b/>
          <w:bCs/>
          <w:sz w:val="24"/>
        </w:rPr>
        <w:t>ABSTRACT</w:t>
      </w:r>
      <w:r w:rsidRPr="006C213F">
        <w:rPr>
          <w:b/>
          <w:bCs/>
          <w:sz w:val="24"/>
        </w:rPr>
        <w:tab/>
      </w:r>
      <w:r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Pr>
          <w:b/>
          <w:bCs/>
          <w:sz w:val="24"/>
        </w:rPr>
        <w:t xml:space="preserve"> </w:t>
      </w:r>
      <w:r>
        <w:rPr>
          <w:b/>
          <w:bCs/>
          <w:sz w:val="24"/>
        </w:rPr>
        <w:tab/>
      </w:r>
      <w:r w:rsidR="008239D1" w:rsidRPr="006C213F">
        <w:rPr>
          <w:b/>
          <w:bCs/>
          <w:sz w:val="24"/>
        </w:rPr>
        <w:tab/>
        <w:t>i</w:t>
      </w:r>
      <w:r w:rsidR="00226688">
        <w:rPr>
          <w:b/>
          <w:bCs/>
          <w:sz w:val="24"/>
        </w:rPr>
        <w:t>ii</w:t>
      </w:r>
    </w:p>
    <w:p w:rsidR="006F048F" w:rsidRDefault="00C06746" w:rsidP="005F7A51">
      <w:pPr>
        <w:spacing w:before="120" w:after="120" w:line="360" w:lineRule="auto"/>
        <w:jc w:val="both"/>
        <w:rPr>
          <w:b/>
          <w:bCs/>
          <w:sz w:val="24"/>
        </w:rPr>
      </w:pPr>
      <w:r w:rsidRPr="006C213F">
        <w:rPr>
          <w:b/>
          <w:bCs/>
          <w:sz w:val="24"/>
        </w:rPr>
        <w:t>ACKNOWLEDGEMENTS (ONE PAGE ONLY)</w:t>
      </w:r>
      <w:r w:rsidR="008239D1" w:rsidRPr="006C213F">
        <w:rPr>
          <w:b/>
          <w:bCs/>
          <w:sz w:val="24"/>
        </w:rPr>
        <w:tab/>
      </w:r>
      <w:r w:rsidR="008239D1" w:rsidRPr="006C213F">
        <w:rPr>
          <w:b/>
          <w:bCs/>
          <w:sz w:val="24"/>
        </w:rPr>
        <w:tab/>
      </w:r>
      <w:r w:rsidR="008239D1" w:rsidRPr="006C213F">
        <w:rPr>
          <w:b/>
          <w:bCs/>
          <w:sz w:val="24"/>
        </w:rPr>
        <w:tab/>
      </w:r>
      <w:proofErr w:type="gramStart"/>
      <w:r w:rsidR="00226688">
        <w:rPr>
          <w:b/>
          <w:bCs/>
          <w:sz w:val="24"/>
        </w:rPr>
        <w:t>i</w:t>
      </w:r>
      <w:r w:rsidR="008239D1" w:rsidRPr="006C213F">
        <w:rPr>
          <w:b/>
          <w:bCs/>
          <w:sz w:val="24"/>
        </w:rPr>
        <w:t>v</w:t>
      </w:r>
      <w:proofErr w:type="gramEnd"/>
    </w:p>
    <w:p w:rsidR="00C06746" w:rsidRPr="006C213F" w:rsidRDefault="00C06746" w:rsidP="006C213F">
      <w:pPr>
        <w:spacing w:before="120" w:after="120" w:line="360" w:lineRule="auto"/>
        <w:jc w:val="both"/>
        <w:rPr>
          <w:b/>
          <w:bCs/>
          <w:sz w:val="24"/>
        </w:rPr>
      </w:pPr>
      <w:r w:rsidRPr="006C213F">
        <w:rPr>
          <w:b/>
          <w:bCs/>
          <w:sz w:val="24"/>
        </w:rPr>
        <w:t>TABLE OF CONTENTS</w:t>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6C213F">
        <w:rPr>
          <w:b/>
          <w:bCs/>
          <w:sz w:val="24"/>
        </w:rPr>
        <w:tab/>
      </w:r>
      <w:r w:rsidR="008239D1" w:rsidRPr="006C213F">
        <w:rPr>
          <w:b/>
          <w:bCs/>
          <w:sz w:val="24"/>
        </w:rPr>
        <w:t>v</w:t>
      </w:r>
    </w:p>
    <w:p w:rsidR="00C06746" w:rsidRPr="006C213F" w:rsidRDefault="00C06746" w:rsidP="006C213F">
      <w:pPr>
        <w:spacing w:before="120" w:after="120" w:line="360" w:lineRule="auto"/>
        <w:jc w:val="both"/>
        <w:rPr>
          <w:b/>
          <w:bCs/>
          <w:sz w:val="24"/>
        </w:rPr>
      </w:pPr>
      <w:r w:rsidRPr="006C213F">
        <w:rPr>
          <w:b/>
          <w:bCs/>
          <w:sz w:val="24"/>
        </w:rPr>
        <w:t>LIST OF TABLES (IF THERE)</w:t>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6C213F">
        <w:rPr>
          <w:b/>
          <w:bCs/>
          <w:sz w:val="24"/>
        </w:rPr>
        <w:tab/>
      </w:r>
      <w:proofErr w:type="gramStart"/>
      <w:r w:rsidR="008239D1" w:rsidRPr="006C213F">
        <w:rPr>
          <w:b/>
          <w:bCs/>
          <w:sz w:val="24"/>
        </w:rPr>
        <w:t>v</w:t>
      </w:r>
      <w:r w:rsidR="002C24FA">
        <w:rPr>
          <w:b/>
          <w:bCs/>
          <w:sz w:val="24"/>
        </w:rPr>
        <w:t>i</w:t>
      </w:r>
      <w:proofErr w:type="gramEnd"/>
    </w:p>
    <w:p w:rsidR="00C06746" w:rsidRPr="006C213F" w:rsidRDefault="00C06746" w:rsidP="006C213F">
      <w:pPr>
        <w:spacing w:before="120" w:after="120" w:line="360" w:lineRule="auto"/>
        <w:jc w:val="both"/>
        <w:rPr>
          <w:b/>
          <w:bCs/>
          <w:sz w:val="24"/>
        </w:rPr>
      </w:pPr>
      <w:r w:rsidRPr="006C213F">
        <w:rPr>
          <w:b/>
          <w:bCs/>
          <w:sz w:val="24"/>
        </w:rPr>
        <w:t>LIST OF FIGURES (IF THERE)</w:t>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8239D1" w:rsidRPr="006C213F">
        <w:rPr>
          <w:b/>
          <w:bCs/>
          <w:sz w:val="24"/>
        </w:rPr>
        <w:tab/>
      </w:r>
      <w:r w:rsidR="006C213F">
        <w:rPr>
          <w:b/>
          <w:bCs/>
          <w:sz w:val="24"/>
        </w:rPr>
        <w:tab/>
      </w:r>
      <w:r w:rsidR="008239D1" w:rsidRPr="006C213F">
        <w:rPr>
          <w:b/>
          <w:bCs/>
          <w:sz w:val="24"/>
        </w:rPr>
        <w:t>v</w:t>
      </w:r>
      <w:r w:rsidR="002C24FA">
        <w:rPr>
          <w:b/>
          <w:bCs/>
          <w:sz w:val="24"/>
        </w:rPr>
        <w:t>i</w:t>
      </w:r>
      <w:r w:rsidR="008239D1" w:rsidRPr="006C213F">
        <w:rPr>
          <w:b/>
          <w:bCs/>
          <w:sz w:val="24"/>
        </w:rPr>
        <w:t>i</w:t>
      </w:r>
    </w:p>
    <w:p w:rsidR="00C06746" w:rsidRPr="006C213F" w:rsidRDefault="00C06746" w:rsidP="006C213F">
      <w:pPr>
        <w:spacing w:before="120" w:after="120" w:line="360" w:lineRule="auto"/>
        <w:jc w:val="both"/>
        <w:rPr>
          <w:b/>
          <w:bCs/>
          <w:sz w:val="24"/>
        </w:rPr>
      </w:pPr>
      <w:r w:rsidRPr="006C213F">
        <w:rPr>
          <w:b/>
          <w:bCs/>
          <w:sz w:val="24"/>
        </w:rPr>
        <w:t>LIST OF ABBREVIATIONS</w:t>
      </w:r>
      <w:r w:rsidR="002C24FA">
        <w:rPr>
          <w:b/>
          <w:bCs/>
          <w:sz w:val="24"/>
        </w:rPr>
        <w:tab/>
      </w:r>
      <w:r w:rsidR="002C24FA">
        <w:rPr>
          <w:b/>
          <w:bCs/>
          <w:sz w:val="24"/>
        </w:rPr>
        <w:tab/>
      </w:r>
      <w:r w:rsidR="002C24FA">
        <w:rPr>
          <w:b/>
          <w:bCs/>
          <w:sz w:val="24"/>
        </w:rPr>
        <w:tab/>
      </w:r>
      <w:r w:rsidR="002C24FA">
        <w:rPr>
          <w:b/>
          <w:bCs/>
          <w:sz w:val="24"/>
        </w:rPr>
        <w:tab/>
      </w:r>
      <w:r w:rsidR="002C24FA">
        <w:rPr>
          <w:b/>
          <w:bCs/>
          <w:sz w:val="24"/>
        </w:rPr>
        <w:tab/>
      </w:r>
      <w:r w:rsidR="002C24FA">
        <w:rPr>
          <w:b/>
          <w:bCs/>
          <w:sz w:val="24"/>
        </w:rPr>
        <w:tab/>
      </w:r>
      <w:r w:rsidR="00226688">
        <w:rPr>
          <w:b/>
          <w:bCs/>
          <w:sz w:val="24"/>
        </w:rPr>
        <w:t>viii</w:t>
      </w:r>
    </w:p>
    <w:p w:rsidR="001C6EFA" w:rsidRPr="00C06746" w:rsidRDefault="001B38A9" w:rsidP="00C06746">
      <w:pPr>
        <w:spacing w:after="0" w:line="360" w:lineRule="auto"/>
        <w:rPr>
          <w:rFonts w:asciiTheme="majorBidi" w:hAnsiTheme="majorBidi" w:cstheme="majorBidi"/>
          <w:b/>
          <w:bCs/>
          <w:caps/>
          <w:sz w:val="24"/>
        </w:rPr>
      </w:pPr>
      <w:r w:rsidRPr="00C06746">
        <w:rPr>
          <w:rFonts w:asciiTheme="majorBidi" w:hAnsiTheme="majorBidi" w:cstheme="majorBidi"/>
          <w:b/>
          <w:bCs/>
          <w:caps/>
          <w:sz w:val="24"/>
        </w:rPr>
        <w:t xml:space="preserve">1. </w:t>
      </w:r>
      <w:r w:rsidR="00567B21" w:rsidRPr="00C06746">
        <w:rPr>
          <w:rFonts w:asciiTheme="majorBidi" w:hAnsiTheme="majorBidi" w:cstheme="majorBidi"/>
          <w:b/>
          <w:bCs/>
          <w:caps/>
          <w:sz w:val="24"/>
        </w:rPr>
        <w:t>introduction</w:t>
      </w:r>
      <w:r w:rsidR="00330FF9" w:rsidRPr="00C06746">
        <w:rPr>
          <w:rFonts w:asciiTheme="majorBidi" w:hAnsiTheme="majorBidi" w:cstheme="majorBidi"/>
          <w:b/>
          <w:bCs/>
          <w:caps/>
          <w:sz w:val="24"/>
        </w:rPr>
        <w:tab/>
      </w:r>
      <w:r w:rsidR="007E05E4" w:rsidRPr="00C06746">
        <w:rPr>
          <w:rFonts w:asciiTheme="majorBidi" w:hAnsiTheme="majorBidi" w:cstheme="majorBidi"/>
          <w:b/>
          <w:bCs/>
          <w:caps/>
          <w:sz w:val="24"/>
        </w:rPr>
        <w:tab/>
      </w:r>
      <w:r w:rsidR="007E05E4" w:rsidRPr="00C06746">
        <w:rPr>
          <w:rFonts w:asciiTheme="majorBidi" w:hAnsiTheme="majorBidi" w:cstheme="majorBidi"/>
          <w:b/>
          <w:bCs/>
          <w:caps/>
          <w:sz w:val="24"/>
        </w:rPr>
        <w:tab/>
      </w:r>
      <w:r w:rsidR="007E05E4" w:rsidRPr="00C06746">
        <w:rPr>
          <w:rFonts w:asciiTheme="majorBidi" w:hAnsiTheme="majorBidi" w:cstheme="majorBidi"/>
          <w:b/>
          <w:bCs/>
          <w:caps/>
          <w:sz w:val="24"/>
        </w:rPr>
        <w:tab/>
      </w:r>
      <w:r w:rsidR="007E05E4" w:rsidRPr="00C06746">
        <w:rPr>
          <w:rFonts w:asciiTheme="majorBidi" w:hAnsiTheme="majorBidi" w:cstheme="majorBidi"/>
          <w:b/>
          <w:bCs/>
          <w:caps/>
          <w:sz w:val="24"/>
        </w:rPr>
        <w:tab/>
      </w:r>
      <w:r w:rsidR="007E05E4" w:rsidRPr="00C06746">
        <w:rPr>
          <w:rFonts w:asciiTheme="majorBidi" w:hAnsiTheme="majorBidi" w:cstheme="majorBidi"/>
          <w:b/>
          <w:bCs/>
          <w:caps/>
          <w:sz w:val="24"/>
        </w:rPr>
        <w:tab/>
      </w:r>
      <w:r w:rsidR="007E05E4" w:rsidRPr="00C06746">
        <w:rPr>
          <w:rFonts w:asciiTheme="majorBidi" w:hAnsiTheme="majorBidi" w:cstheme="majorBidi"/>
          <w:b/>
          <w:bCs/>
          <w:caps/>
          <w:sz w:val="24"/>
        </w:rPr>
        <w:tab/>
      </w:r>
      <w:r w:rsidR="001C6EFA" w:rsidRPr="00C06746">
        <w:rPr>
          <w:rFonts w:asciiTheme="majorBidi" w:hAnsiTheme="majorBidi" w:cstheme="majorBidi"/>
          <w:b/>
          <w:bCs/>
          <w:caps/>
          <w:sz w:val="24"/>
        </w:rPr>
        <w:t>1</w:t>
      </w:r>
    </w:p>
    <w:p w:rsidR="001C6EFA" w:rsidRPr="00C06746" w:rsidRDefault="002F41E7" w:rsidP="006C213F">
      <w:pPr>
        <w:spacing w:after="0" w:line="360" w:lineRule="auto"/>
        <w:rPr>
          <w:rFonts w:asciiTheme="majorBidi" w:hAnsiTheme="majorBidi" w:cstheme="majorBidi"/>
          <w:sz w:val="24"/>
        </w:rPr>
      </w:pPr>
      <w:r w:rsidRPr="00C06746">
        <w:rPr>
          <w:rFonts w:asciiTheme="majorBidi" w:hAnsiTheme="majorBidi" w:cstheme="majorBidi"/>
          <w:sz w:val="24"/>
        </w:rPr>
        <w:t xml:space="preserve">1.1 </w:t>
      </w:r>
      <w:r w:rsidR="006C213F">
        <w:rPr>
          <w:rFonts w:asciiTheme="majorBidi" w:hAnsiTheme="majorBidi" w:cstheme="majorBidi"/>
          <w:sz w:val="24"/>
        </w:rPr>
        <w:t>D</w:t>
      </w:r>
      <w:r w:rsidR="00493853" w:rsidRPr="00C06746">
        <w:rPr>
          <w:rFonts w:asciiTheme="majorBidi" w:hAnsiTheme="majorBidi" w:cstheme="majorBidi"/>
          <w:sz w:val="24"/>
        </w:rPr>
        <w:t>yspepsia</w:t>
      </w:r>
      <w:r w:rsidR="004E73FD" w:rsidRPr="00C06746">
        <w:rPr>
          <w:rFonts w:asciiTheme="majorBidi" w:hAnsiTheme="majorBidi" w:cstheme="majorBidi"/>
          <w:sz w:val="24"/>
        </w:rPr>
        <w:t xml:space="preserve">  </w:t>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262E37" w:rsidRPr="00C06746">
        <w:rPr>
          <w:rFonts w:asciiTheme="majorBidi" w:hAnsiTheme="majorBidi" w:cstheme="majorBidi"/>
          <w:sz w:val="24"/>
        </w:rPr>
        <w:t>1</w:t>
      </w:r>
    </w:p>
    <w:p w:rsidR="001C6EFA" w:rsidRPr="00C06746" w:rsidRDefault="00CA2C3A" w:rsidP="00C06746">
      <w:pPr>
        <w:spacing w:after="0" w:line="360" w:lineRule="auto"/>
        <w:rPr>
          <w:rFonts w:asciiTheme="majorBidi" w:hAnsiTheme="majorBidi" w:cstheme="majorBidi"/>
          <w:sz w:val="24"/>
        </w:rPr>
      </w:pPr>
      <w:r>
        <w:rPr>
          <w:rFonts w:asciiTheme="majorBidi" w:hAnsiTheme="majorBidi" w:cstheme="majorBidi"/>
          <w:sz w:val="24"/>
        </w:rPr>
        <w:t>1.1.1</w:t>
      </w:r>
      <w:r w:rsidR="001C6EFA" w:rsidRPr="00C06746">
        <w:rPr>
          <w:rFonts w:asciiTheme="majorBidi" w:hAnsiTheme="majorBidi" w:cstheme="majorBidi"/>
          <w:sz w:val="24"/>
        </w:rPr>
        <w:t xml:space="preserve"> Types of dyspepsia</w:t>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4E73FD" w:rsidRPr="00C06746">
        <w:rPr>
          <w:rFonts w:asciiTheme="majorBidi" w:hAnsiTheme="majorBidi" w:cstheme="majorBidi"/>
          <w:sz w:val="24"/>
        </w:rPr>
        <w:t xml:space="preserve"> </w:t>
      </w:r>
      <w:r w:rsidR="00CA5787" w:rsidRPr="00C06746">
        <w:rPr>
          <w:rFonts w:asciiTheme="majorBidi" w:hAnsiTheme="majorBidi" w:cstheme="majorBidi"/>
          <w:sz w:val="24"/>
        </w:rPr>
        <w:tab/>
      </w:r>
      <w:r w:rsidR="001C6EFA" w:rsidRPr="00C06746">
        <w:rPr>
          <w:rFonts w:asciiTheme="majorBidi" w:hAnsiTheme="majorBidi" w:cstheme="majorBidi"/>
          <w:sz w:val="24"/>
        </w:rPr>
        <w:t>1</w:t>
      </w:r>
    </w:p>
    <w:p w:rsidR="001B77AE" w:rsidRPr="00C06746" w:rsidRDefault="00BE6023" w:rsidP="00C06746">
      <w:pPr>
        <w:spacing w:after="0" w:line="360" w:lineRule="auto"/>
        <w:rPr>
          <w:rFonts w:asciiTheme="majorBidi" w:hAnsiTheme="majorBidi" w:cstheme="majorBidi"/>
          <w:b/>
          <w:bCs/>
          <w:caps/>
          <w:sz w:val="24"/>
        </w:rPr>
      </w:pPr>
      <w:r w:rsidRPr="00C06746">
        <w:rPr>
          <w:rFonts w:asciiTheme="majorBidi" w:hAnsiTheme="majorBidi" w:cstheme="majorBidi"/>
          <w:b/>
          <w:bCs/>
          <w:caps/>
          <w:sz w:val="24"/>
        </w:rPr>
        <w:t xml:space="preserve">2. </w:t>
      </w:r>
      <w:r w:rsidR="00E17D75" w:rsidRPr="00C06746">
        <w:rPr>
          <w:rFonts w:asciiTheme="majorBidi" w:hAnsiTheme="majorBidi" w:cstheme="majorBidi"/>
          <w:b/>
          <w:bCs/>
          <w:caps/>
          <w:sz w:val="24"/>
        </w:rPr>
        <w:t>MATERIAL AND METHODS</w:t>
      </w:r>
      <w:r w:rsidR="004E73FD" w:rsidRPr="00C06746">
        <w:rPr>
          <w:rFonts w:asciiTheme="majorBidi" w:hAnsiTheme="majorBidi" w:cstheme="majorBidi"/>
          <w:b/>
          <w:bCs/>
          <w:caps/>
          <w:sz w:val="24"/>
        </w:rPr>
        <w:t xml:space="preserve">                                                            </w:t>
      </w:r>
      <w:r w:rsidR="007E05E4" w:rsidRPr="00C06746">
        <w:rPr>
          <w:rFonts w:asciiTheme="majorBidi" w:hAnsiTheme="majorBidi" w:cstheme="majorBidi"/>
          <w:b/>
          <w:bCs/>
          <w:caps/>
          <w:sz w:val="24"/>
        </w:rPr>
        <w:tab/>
      </w:r>
      <w:r w:rsidR="001456B9" w:rsidRPr="00C06746">
        <w:rPr>
          <w:rFonts w:asciiTheme="majorBidi" w:hAnsiTheme="majorBidi" w:cstheme="majorBidi"/>
          <w:b/>
          <w:bCs/>
          <w:caps/>
          <w:sz w:val="24"/>
        </w:rPr>
        <w:t>10</w:t>
      </w:r>
    </w:p>
    <w:p w:rsidR="00571700" w:rsidRPr="00C06746" w:rsidRDefault="008672FE" w:rsidP="00C06746">
      <w:pPr>
        <w:spacing w:after="0" w:line="360" w:lineRule="auto"/>
        <w:rPr>
          <w:rFonts w:asciiTheme="majorBidi" w:hAnsiTheme="majorBidi" w:cstheme="majorBidi"/>
          <w:sz w:val="24"/>
        </w:rPr>
      </w:pPr>
      <w:r w:rsidRPr="00C06746">
        <w:rPr>
          <w:rFonts w:asciiTheme="majorBidi" w:hAnsiTheme="majorBidi" w:cstheme="majorBidi"/>
          <w:sz w:val="24"/>
        </w:rPr>
        <w:t xml:space="preserve">2.1 Study design </w:t>
      </w:r>
      <w:r w:rsidR="004E73FD" w:rsidRPr="00C06746">
        <w:rPr>
          <w:rFonts w:asciiTheme="majorBidi" w:hAnsiTheme="majorBidi" w:cstheme="majorBidi"/>
          <w:sz w:val="24"/>
        </w:rPr>
        <w:t xml:space="preserve">                                                                                    </w:t>
      </w:r>
      <w:r w:rsidR="00CA5787" w:rsidRPr="00C06746">
        <w:rPr>
          <w:rFonts w:asciiTheme="majorBidi" w:hAnsiTheme="majorBidi" w:cstheme="majorBidi"/>
          <w:sz w:val="24"/>
        </w:rPr>
        <w:tab/>
      </w:r>
      <w:r w:rsidR="001456B9" w:rsidRPr="00C06746">
        <w:rPr>
          <w:rFonts w:asciiTheme="majorBidi" w:hAnsiTheme="majorBidi" w:cstheme="majorBidi"/>
          <w:sz w:val="24"/>
        </w:rPr>
        <w:t>10</w:t>
      </w:r>
    </w:p>
    <w:p w:rsidR="00571700" w:rsidRPr="00C06746" w:rsidRDefault="00262E37" w:rsidP="00C06746">
      <w:pPr>
        <w:spacing w:after="0" w:line="360" w:lineRule="auto"/>
        <w:rPr>
          <w:rFonts w:asciiTheme="majorBidi" w:hAnsiTheme="majorBidi" w:cstheme="majorBidi"/>
          <w:sz w:val="24"/>
        </w:rPr>
      </w:pPr>
      <w:r w:rsidRPr="00C06746">
        <w:rPr>
          <w:rFonts w:asciiTheme="majorBidi" w:hAnsiTheme="majorBidi" w:cstheme="majorBidi"/>
          <w:sz w:val="24"/>
        </w:rPr>
        <w:t>2.2 Setting</w:t>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1456B9" w:rsidRPr="00C06746">
        <w:rPr>
          <w:rFonts w:asciiTheme="majorBidi" w:hAnsiTheme="majorBidi" w:cstheme="majorBidi"/>
          <w:sz w:val="24"/>
        </w:rPr>
        <w:t>10</w:t>
      </w:r>
    </w:p>
    <w:p w:rsidR="00305DCA" w:rsidRPr="00C06746" w:rsidRDefault="00CA2C3A" w:rsidP="00C06746">
      <w:pPr>
        <w:spacing w:after="0" w:line="360" w:lineRule="auto"/>
        <w:rPr>
          <w:rFonts w:asciiTheme="majorBidi" w:hAnsiTheme="majorBidi" w:cstheme="majorBidi"/>
          <w:sz w:val="24"/>
        </w:rPr>
      </w:pPr>
      <w:r>
        <w:rPr>
          <w:rFonts w:asciiTheme="majorBidi" w:hAnsiTheme="majorBidi" w:cstheme="majorBidi"/>
          <w:sz w:val="24"/>
        </w:rPr>
        <w:t>2.3</w:t>
      </w:r>
      <w:r w:rsidR="006847F2" w:rsidRPr="00C06746">
        <w:rPr>
          <w:rFonts w:asciiTheme="majorBidi" w:hAnsiTheme="majorBidi" w:cstheme="majorBidi"/>
          <w:sz w:val="24"/>
        </w:rPr>
        <w:t xml:space="preserve"> </w:t>
      </w:r>
      <w:r w:rsidR="00305DCA" w:rsidRPr="00C06746">
        <w:rPr>
          <w:rFonts w:asciiTheme="majorBidi" w:hAnsiTheme="majorBidi" w:cstheme="majorBidi"/>
          <w:sz w:val="24"/>
        </w:rPr>
        <w:t>Statistical analysis</w:t>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Pr>
          <w:rFonts w:asciiTheme="majorBidi" w:hAnsiTheme="majorBidi" w:cstheme="majorBidi"/>
          <w:sz w:val="24"/>
        </w:rPr>
        <w:tab/>
      </w:r>
      <w:r w:rsidR="00CA5787" w:rsidRPr="00C06746">
        <w:rPr>
          <w:rFonts w:asciiTheme="majorBidi" w:hAnsiTheme="majorBidi" w:cstheme="majorBidi"/>
          <w:sz w:val="24"/>
        </w:rPr>
        <w:tab/>
      </w:r>
      <w:r w:rsidR="00305DCA" w:rsidRPr="00C06746">
        <w:rPr>
          <w:rFonts w:asciiTheme="majorBidi" w:hAnsiTheme="majorBidi" w:cstheme="majorBidi"/>
          <w:sz w:val="24"/>
        </w:rPr>
        <w:t>1</w:t>
      </w:r>
      <w:r w:rsidR="007D3269" w:rsidRPr="00C06746">
        <w:rPr>
          <w:rFonts w:asciiTheme="majorBidi" w:hAnsiTheme="majorBidi" w:cstheme="majorBidi"/>
          <w:sz w:val="24"/>
        </w:rPr>
        <w:t>3</w:t>
      </w:r>
    </w:p>
    <w:p w:rsidR="00B96A0C" w:rsidRPr="00C06746" w:rsidRDefault="00E17D75" w:rsidP="00C06746">
      <w:pPr>
        <w:spacing w:after="0" w:line="360" w:lineRule="auto"/>
        <w:rPr>
          <w:rFonts w:asciiTheme="majorBidi" w:hAnsiTheme="majorBidi" w:cstheme="majorBidi"/>
          <w:b/>
          <w:sz w:val="24"/>
        </w:rPr>
      </w:pPr>
      <w:r w:rsidRPr="00C06746">
        <w:rPr>
          <w:rFonts w:asciiTheme="majorBidi" w:hAnsiTheme="majorBidi" w:cstheme="majorBidi"/>
          <w:b/>
          <w:sz w:val="24"/>
        </w:rPr>
        <w:t>3</w:t>
      </w:r>
      <w:r w:rsidR="00BE6023" w:rsidRPr="00C06746">
        <w:rPr>
          <w:rFonts w:asciiTheme="majorBidi" w:hAnsiTheme="majorBidi" w:cstheme="majorBidi"/>
          <w:b/>
          <w:sz w:val="24"/>
        </w:rPr>
        <w:t>.</w:t>
      </w:r>
      <w:r w:rsidRPr="00C06746">
        <w:rPr>
          <w:rFonts w:asciiTheme="majorBidi" w:hAnsiTheme="majorBidi" w:cstheme="majorBidi"/>
          <w:b/>
          <w:sz w:val="24"/>
        </w:rPr>
        <w:t xml:space="preserve"> R</w:t>
      </w:r>
      <w:r w:rsidR="0048190A" w:rsidRPr="00C06746">
        <w:rPr>
          <w:rFonts w:asciiTheme="majorBidi" w:hAnsiTheme="majorBidi" w:cstheme="majorBidi"/>
          <w:b/>
          <w:sz w:val="24"/>
        </w:rPr>
        <w:t>ESULTS</w:t>
      </w:r>
      <w:r w:rsidR="007E05E4" w:rsidRPr="00C06746">
        <w:rPr>
          <w:rFonts w:asciiTheme="majorBidi" w:hAnsiTheme="majorBidi" w:cstheme="majorBidi"/>
          <w:b/>
          <w:sz w:val="24"/>
        </w:rPr>
        <w:t xml:space="preserve"> </w:t>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48190A" w:rsidRPr="00C06746">
        <w:rPr>
          <w:rFonts w:asciiTheme="majorBidi" w:hAnsiTheme="majorBidi" w:cstheme="majorBidi"/>
          <w:b/>
          <w:sz w:val="24"/>
        </w:rPr>
        <w:t>1</w:t>
      </w:r>
      <w:r w:rsidR="007D3269" w:rsidRPr="00C06746">
        <w:rPr>
          <w:rFonts w:asciiTheme="majorBidi" w:hAnsiTheme="majorBidi" w:cstheme="majorBidi"/>
          <w:b/>
          <w:sz w:val="24"/>
        </w:rPr>
        <w:t>4</w:t>
      </w:r>
    </w:p>
    <w:p w:rsidR="00CE1C91" w:rsidRPr="00C06746" w:rsidRDefault="005B2161" w:rsidP="00C06746">
      <w:pPr>
        <w:spacing w:after="0" w:line="360" w:lineRule="auto"/>
        <w:rPr>
          <w:rFonts w:asciiTheme="majorBidi" w:hAnsiTheme="majorBidi" w:cstheme="majorBidi"/>
          <w:sz w:val="24"/>
        </w:rPr>
      </w:pPr>
      <w:r w:rsidRPr="00C06746">
        <w:rPr>
          <w:rFonts w:asciiTheme="majorBidi" w:hAnsiTheme="majorBidi" w:cstheme="majorBidi"/>
          <w:sz w:val="24"/>
        </w:rPr>
        <w:t>3.</w:t>
      </w:r>
      <w:r w:rsidR="000A0623" w:rsidRPr="00C06746">
        <w:rPr>
          <w:rFonts w:asciiTheme="majorBidi" w:hAnsiTheme="majorBidi" w:cstheme="majorBidi"/>
          <w:sz w:val="24"/>
        </w:rPr>
        <w:t>1</w:t>
      </w:r>
      <w:r w:rsidR="00BE6023" w:rsidRPr="00C06746">
        <w:rPr>
          <w:rFonts w:asciiTheme="majorBidi" w:hAnsiTheme="majorBidi" w:cstheme="majorBidi"/>
          <w:sz w:val="24"/>
        </w:rPr>
        <w:t xml:space="preserve"> </w:t>
      </w:r>
      <w:r w:rsidR="000A0623" w:rsidRPr="00C06746">
        <w:rPr>
          <w:rFonts w:asciiTheme="majorBidi" w:hAnsiTheme="majorBidi" w:cstheme="majorBidi"/>
          <w:sz w:val="24"/>
        </w:rPr>
        <w:t xml:space="preserve">Age and sex wise distribution </w:t>
      </w:r>
      <w:r w:rsidR="00BE6023" w:rsidRPr="00C06746">
        <w:rPr>
          <w:rFonts w:asciiTheme="majorBidi" w:hAnsiTheme="majorBidi" w:cstheme="majorBidi"/>
          <w:sz w:val="24"/>
        </w:rPr>
        <w:t>of patients</w:t>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0A0623" w:rsidRPr="00C06746">
        <w:rPr>
          <w:rFonts w:asciiTheme="majorBidi" w:hAnsiTheme="majorBidi" w:cstheme="majorBidi"/>
          <w:sz w:val="24"/>
        </w:rPr>
        <w:t>1</w:t>
      </w:r>
      <w:r w:rsidR="007D3269" w:rsidRPr="00C06746">
        <w:rPr>
          <w:rFonts w:asciiTheme="majorBidi" w:hAnsiTheme="majorBidi" w:cstheme="majorBidi"/>
          <w:sz w:val="24"/>
        </w:rPr>
        <w:t>4</w:t>
      </w:r>
    </w:p>
    <w:p w:rsidR="00CE1C91" w:rsidRPr="00C06746" w:rsidRDefault="00E17D75" w:rsidP="00C06746">
      <w:pPr>
        <w:spacing w:after="0" w:line="360" w:lineRule="auto"/>
        <w:rPr>
          <w:rFonts w:asciiTheme="majorBidi" w:hAnsiTheme="majorBidi" w:cstheme="majorBidi"/>
          <w:sz w:val="24"/>
        </w:rPr>
      </w:pPr>
      <w:r w:rsidRPr="00C06746">
        <w:rPr>
          <w:rFonts w:asciiTheme="majorBidi" w:hAnsiTheme="majorBidi" w:cstheme="majorBidi"/>
          <w:sz w:val="24"/>
        </w:rPr>
        <w:t xml:space="preserve">3.2 Endoscopic findings </w:t>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CA5787" w:rsidRPr="00C06746">
        <w:rPr>
          <w:rFonts w:asciiTheme="majorBidi" w:hAnsiTheme="majorBidi" w:cstheme="majorBidi"/>
          <w:sz w:val="24"/>
        </w:rPr>
        <w:tab/>
      </w:r>
      <w:r w:rsidR="000A0623" w:rsidRPr="00C06746">
        <w:rPr>
          <w:rFonts w:asciiTheme="majorBidi" w:hAnsiTheme="majorBidi" w:cstheme="majorBidi"/>
          <w:sz w:val="24"/>
        </w:rPr>
        <w:t>1</w:t>
      </w:r>
      <w:r w:rsidR="007D3269" w:rsidRPr="00C06746">
        <w:rPr>
          <w:rFonts w:asciiTheme="majorBidi" w:hAnsiTheme="majorBidi" w:cstheme="majorBidi"/>
          <w:sz w:val="24"/>
        </w:rPr>
        <w:t>5</w:t>
      </w:r>
    </w:p>
    <w:p w:rsidR="00B96A0C" w:rsidRPr="00C06746" w:rsidRDefault="00E17D75" w:rsidP="00C06746">
      <w:pPr>
        <w:spacing w:after="0" w:line="360" w:lineRule="auto"/>
        <w:rPr>
          <w:rFonts w:asciiTheme="majorBidi" w:hAnsiTheme="majorBidi" w:cstheme="majorBidi"/>
          <w:b/>
          <w:sz w:val="24"/>
        </w:rPr>
      </w:pPr>
      <w:r w:rsidRPr="00C06746">
        <w:rPr>
          <w:rFonts w:asciiTheme="majorBidi" w:hAnsiTheme="majorBidi" w:cstheme="majorBidi"/>
          <w:b/>
          <w:sz w:val="24"/>
        </w:rPr>
        <w:t>4</w:t>
      </w:r>
      <w:r w:rsidR="00BE6023" w:rsidRPr="00C06746">
        <w:rPr>
          <w:rFonts w:asciiTheme="majorBidi" w:hAnsiTheme="majorBidi" w:cstheme="majorBidi"/>
          <w:b/>
          <w:sz w:val="24"/>
        </w:rPr>
        <w:t>.</w:t>
      </w:r>
      <w:r w:rsidRPr="00C06746">
        <w:rPr>
          <w:rFonts w:asciiTheme="majorBidi" w:hAnsiTheme="majorBidi" w:cstheme="majorBidi"/>
          <w:b/>
          <w:sz w:val="24"/>
        </w:rPr>
        <w:t xml:space="preserve"> DISCUSSION</w:t>
      </w:r>
      <w:r w:rsidR="003E534A" w:rsidRPr="00C06746">
        <w:rPr>
          <w:rFonts w:asciiTheme="majorBidi" w:hAnsiTheme="majorBidi" w:cstheme="majorBidi"/>
          <w:b/>
          <w:sz w:val="24"/>
        </w:rPr>
        <w:t xml:space="preserve"> </w:t>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3E534A" w:rsidRPr="00C06746">
        <w:rPr>
          <w:rFonts w:asciiTheme="majorBidi" w:hAnsiTheme="majorBidi" w:cstheme="majorBidi"/>
          <w:b/>
          <w:sz w:val="24"/>
        </w:rPr>
        <w:t>26</w:t>
      </w:r>
    </w:p>
    <w:p w:rsidR="00B96A0C" w:rsidRPr="00C06746" w:rsidRDefault="00F36930" w:rsidP="00C06746">
      <w:pPr>
        <w:spacing w:after="0" w:line="360" w:lineRule="auto"/>
        <w:rPr>
          <w:rFonts w:asciiTheme="majorBidi" w:hAnsiTheme="majorBidi" w:cstheme="majorBidi"/>
          <w:b/>
          <w:sz w:val="24"/>
        </w:rPr>
      </w:pPr>
      <w:r>
        <w:rPr>
          <w:rFonts w:asciiTheme="majorBidi" w:hAnsiTheme="majorBidi" w:cstheme="majorBidi"/>
          <w:b/>
          <w:sz w:val="24"/>
        </w:rPr>
        <w:t xml:space="preserve">5. </w:t>
      </w:r>
      <w:r w:rsidR="00E17D75" w:rsidRPr="00C06746">
        <w:rPr>
          <w:rFonts w:asciiTheme="majorBidi" w:hAnsiTheme="majorBidi" w:cstheme="majorBidi"/>
          <w:b/>
          <w:sz w:val="24"/>
        </w:rPr>
        <w:t>CONCLUSION</w:t>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DE5A47" w:rsidRPr="00C06746">
        <w:rPr>
          <w:rFonts w:asciiTheme="majorBidi" w:hAnsiTheme="majorBidi" w:cstheme="majorBidi"/>
          <w:b/>
          <w:sz w:val="24"/>
        </w:rPr>
        <w:t>30</w:t>
      </w:r>
    </w:p>
    <w:p w:rsidR="00F36930" w:rsidRDefault="00E17D75" w:rsidP="00C06746">
      <w:pPr>
        <w:spacing w:after="0" w:line="360" w:lineRule="auto"/>
        <w:rPr>
          <w:rFonts w:asciiTheme="majorBidi" w:hAnsiTheme="majorBidi" w:cstheme="majorBidi"/>
          <w:b/>
          <w:sz w:val="24"/>
        </w:rPr>
      </w:pPr>
      <w:r w:rsidRPr="00C06746">
        <w:rPr>
          <w:rFonts w:asciiTheme="majorBidi" w:hAnsiTheme="majorBidi" w:cstheme="majorBidi"/>
          <w:b/>
          <w:sz w:val="24"/>
        </w:rPr>
        <w:t>REFERENCES</w:t>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7E05E4" w:rsidRPr="00C06746">
        <w:rPr>
          <w:rFonts w:asciiTheme="majorBidi" w:hAnsiTheme="majorBidi" w:cstheme="majorBidi"/>
          <w:b/>
          <w:sz w:val="24"/>
        </w:rPr>
        <w:tab/>
      </w:r>
      <w:r w:rsidR="003E534A" w:rsidRPr="00C06746">
        <w:rPr>
          <w:rFonts w:asciiTheme="majorBidi" w:hAnsiTheme="majorBidi" w:cstheme="majorBidi"/>
          <w:b/>
          <w:sz w:val="24"/>
        </w:rPr>
        <w:t>3</w:t>
      </w:r>
      <w:r w:rsidR="00DE5A47" w:rsidRPr="00C06746">
        <w:rPr>
          <w:rFonts w:asciiTheme="majorBidi" w:hAnsiTheme="majorBidi" w:cstheme="majorBidi"/>
          <w:b/>
          <w:sz w:val="24"/>
        </w:rPr>
        <w:t>1</w:t>
      </w:r>
    </w:p>
    <w:p w:rsidR="001B77AE" w:rsidRPr="00C06746" w:rsidRDefault="00F36930" w:rsidP="00C06746">
      <w:pPr>
        <w:spacing w:after="0" w:line="360" w:lineRule="auto"/>
        <w:rPr>
          <w:rFonts w:asciiTheme="majorBidi" w:hAnsiTheme="majorBidi" w:cstheme="majorBidi"/>
          <w:b/>
          <w:sz w:val="24"/>
        </w:rPr>
      </w:pPr>
      <w:r>
        <w:rPr>
          <w:rFonts w:asciiTheme="majorBidi" w:hAnsiTheme="majorBidi" w:cstheme="majorBidi"/>
          <w:b/>
          <w:sz w:val="24"/>
        </w:rPr>
        <w:t>Publications</w:t>
      </w:r>
      <w:r w:rsidR="00E17D75" w:rsidRPr="00C06746">
        <w:rPr>
          <w:rFonts w:asciiTheme="majorBidi" w:hAnsiTheme="majorBidi" w:cstheme="majorBidi"/>
          <w:b/>
          <w:sz w:val="24"/>
        </w:rPr>
        <w:br w:type="page"/>
      </w:r>
    </w:p>
    <w:p w:rsidR="00963179" w:rsidRPr="00C06746" w:rsidRDefault="00E17D75" w:rsidP="00C06746">
      <w:pPr>
        <w:spacing w:before="480" w:after="120" w:line="360" w:lineRule="auto"/>
        <w:jc w:val="center"/>
        <w:rPr>
          <w:rFonts w:asciiTheme="majorBidi" w:hAnsiTheme="majorBidi" w:cstheme="majorBidi"/>
          <w:b/>
        </w:rPr>
      </w:pPr>
      <w:r w:rsidRPr="00C06746">
        <w:rPr>
          <w:rFonts w:asciiTheme="majorBidi" w:hAnsiTheme="majorBidi" w:cstheme="majorBidi"/>
          <w:b/>
        </w:rPr>
        <w:lastRenderedPageBreak/>
        <w:t>LIST OF TABLES</w:t>
      </w:r>
    </w:p>
    <w:p w:rsidR="00EC497D" w:rsidRPr="00C06746" w:rsidRDefault="00E17D75" w:rsidP="00C06746">
      <w:pPr>
        <w:spacing w:before="120" w:after="120" w:line="360" w:lineRule="auto"/>
        <w:rPr>
          <w:rFonts w:asciiTheme="majorBidi" w:hAnsiTheme="majorBidi" w:cstheme="majorBidi"/>
          <w:sz w:val="24"/>
        </w:rPr>
      </w:pPr>
      <w:r w:rsidRPr="00C06746">
        <w:rPr>
          <w:rFonts w:asciiTheme="majorBidi" w:hAnsiTheme="majorBidi" w:cstheme="majorBidi"/>
          <w:sz w:val="24"/>
        </w:rPr>
        <w:t>Table 3.1</w:t>
      </w:r>
      <w:r w:rsidR="00953701" w:rsidRPr="00C06746">
        <w:rPr>
          <w:rFonts w:asciiTheme="majorBidi" w:hAnsiTheme="majorBidi" w:cstheme="majorBidi"/>
          <w:sz w:val="24"/>
        </w:rPr>
        <w:t xml:space="preserve"> </w:t>
      </w:r>
      <w:r w:rsidRPr="00C06746">
        <w:rPr>
          <w:rFonts w:asciiTheme="majorBidi" w:hAnsiTheme="majorBidi" w:cstheme="majorBidi"/>
          <w:sz w:val="24"/>
        </w:rPr>
        <w:t xml:space="preserve">Age and sex wise distribution of patients </w:t>
      </w:r>
      <w:r w:rsidR="007E05E4" w:rsidRPr="00C06746">
        <w:rPr>
          <w:rFonts w:asciiTheme="majorBidi" w:hAnsiTheme="majorBidi" w:cstheme="majorBidi"/>
          <w:sz w:val="24"/>
        </w:rPr>
        <w:tab/>
      </w:r>
      <w:r w:rsidR="007E05E4" w:rsidRPr="00C06746">
        <w:rPr>
          <w:rFonts w:asciiTheme="majorBidi" w:hAnsiTheme="majorBidi" w:cstheme="majorBidi"/>
          <w:sz w:val="24"/>
        </w:rPr>
        <w:tab/>
      </w:r>
      <w:r w:rsidR="007E05E4" w:rsidRPr="00C06746">
        <w:rPr>
          <w:rFonts w:asciiTheme="majorBidi" w:hAnsiTheme="majorBidi" w:cstheme="majorBidi"/>
          <w:sz w:val="24"/>
        </w:rPr>
        <w:tab/>
      </w:r>
      <w:r w:rsidR="007E05E4" w:rsidRPr="00C06746">
        <w:rPr>
          <w:rFonts w:asciiTheme="majorBidi" w:hAnsiTheme="majorBidi" w:cstheme="majorBidi"/>
          <w:sz w:val="24"/>
        </w:rPr>
        <w:tab/>
      </w:r>
      <w:r w:rsidR="007E05E4" w:rsidRPr="00C06746">
        <w:rPr>
          <w:rFonts w:asciiTheme="majorBidi" w:hAnsiTheme="majorBidi" w:cstheme="majorBidi"/>
          <w:sz w:val="24"/>
        </w:rPr>
        <w:tab/>
      </w:r>
      <w:r w:rsidR="00394A7E" w:rsidRPr="00C06746">
        <w:rPr>
          <w:rFonts w:asciiTheme="majorBidi" w:hAnsiTheme="majorBidi" w:cstheme="majorBidi"/>
          <w:sz w:val="24"/>
        </w:rPr>
        <w:t>14</w:t>
      </w:r>
    </w:p>
    <w:p w:rsidR="00953701" w:rsidRPr="00C06746" w:rsidRDefault="00EF08E6" w:rsidP="00C06746">
      <w:pPr>
        <w:spacing w:before="120" w:after="120" w:line="360" w:lineRule="auto"/>
        <w:rPr>
          <w:rFonts w:asciiTheme="majorBidi" w:hAnsiTheme="majorBidi" w:cstheme="majorBidi"/>
          <w:sz w:val="24"/>
        </w:rPr>
      </w:pPr>
      <w:r w:rsidRPr="00C06746">
        <w:rPr>
          <w:rFonts w:asciiTheme="majorBidi" w:hAnsiTheme="majorBidi" w:cstheme="majorBidi"/>
          <w:sz w:val="24"/>
        </w:rPr>
        <w:t xml:space="preserve">Table 3.2 Endoscopic findings with helicobacter frequency and percentage   </w:t>
      </w:r>
    </w:p>
    <w:p w:rsidR="00EF08E6" w:rsidRPr="00C06746" w:rsidRDefault="005C671C" w:rsidP="00C06746">
      <w:pPr>
        <w:spacing w:before="120" w:after="120" w:line="360" w:lineRule="auto"/>
        <w:ind w:left="1530" w:hanging="810"/>
        <w:rPr>
          <w:rFonts w:asciiTheme="majorBidi" w:hAnsiTheme="majorBidi" w:cstheme="majorBidi"/>
          <w:sz w:val="24"/>
        </w:rPr>
      </w:pPr>
      <w:r>
        <w:rPr>
          <w:rFonts w:asciiTheme="majorBidi" w:hAnsiTheme="majorBidi" w:cstheme="majorBidi"/>
          <w:sz w:val="24"/>
        </w:rPr>
        <w:t xml:space="preserve">    </w:t>
      </w:r>
      <w:proofErr w:type="gramStart"/>
      <w:r w:rsidR="00EF08E6" w:rsidRPr="00C06746">
        <w:rPr>
          <w:rFonts w:asciiTheme="majorBidi" w:hAnsiTheme="majorBidi" w:cstheme="majorBidi"/>
          <w:sz w:val="24"/>
        </w:rPr>
        <w:t>and</w:t>
      </w:r>
      <w:proofErr w:type="gramEnd"/>
      <w:r w:rsidR="00EF08E6" w:rsidRPr="00C06746">
        <w:rPr>
          <w:rFonts w:asciiTheme="majorBidi" w:hAnsiTheme="majorBidi" w:cstheme="majorBidi"/>
          <w:sz w:val="24"/>
        </w:rPr>
        <w:t xml:space="preserve"> s</w:t>
      </w:r>
      <w:r w:rsidR="00953701" w:rsidRPr="00C06746">
        <w:rPr>
          <w:rFonts w:asciiTheme="majorBidi" w:hAnsiTheme="majorBidi" w:cstheme="majorBidi"/>
          <w:sz w:val="24"/>
        </w:rPr>
        <w:t xml:space="preserve">ex wise distribution of gastric </w:t>
      </w:r>
      <w:r w:rsidR="00EF08E6" w:rsidRPr="00C06746">
        <w:rPr>
          <w:rFonts w:asciiTheme="majorBidi" w:hAnsiTheme="majorBidi" w:cstheme="majorBidi"/>
          <w:sz w:val="24"/>
        </w:rPr>
        <w:t>lesion</w:t>
      </w:r>
      <w:r w:rsidR="007E05E4" w:rsidRPr="00C06746">
        <w:rPr>
          <w:rFonts w:asciiTheme="majorBidi" w:hAnsiTheme="majorBidi" w:cstheme="majorBidi"/>
          <w:sz w:val="24"/>
        </w:rPr>
        <w:tab/>
      </w:r>
      <w:r w:rsidR="007E05E4" w:rsidRPr="00C06746">
        <w:rPr>
          <w:rFonts w:asciiTheme="majorBidi" w:hAnsiTheme="majorBidi" w:cstheme="majorBidi"/>
          <w:sz w:val="24"/>
        </w:rPr>
        <w:tab/>
      </w:r>
      <w:r w:rsidR="007E05E4" w:rsidRPr="00C06746">
        <w:rPr>
          <w:rFonts w:asciiTheme="majorBidi" w:hAnsiTheme="majorBidi" w:cstheme="majorBidi"/>
          <w:sz w:val="24"/>
        </w:rPr>
        <w:tab/>
      </w:r>
      <w:r w:rsidR="007E05E4" w:rsidRPr="00C06746">
        <w:rPr>
          <w:rFonts w:asciiTheme="majorBidi" w:hAnsiTheme="majorBidi" w:cstheme="majorBidi"/>
          <w:sz w:val="24"/>
        </w:rPr>
        <w:tab/>
      </w:r>
      <w:r w:rsidR="007E05E4" w:rsidRPr="00C06746">
        <w:rPr>
          <w:rFonts w:asciiTheme="majorBidi" w:hAnsiTheme="majorBidi" w:cstheme="majorBidi"/>
          <w:sz w:val="24"/>
        </w:rPr>
        <w:tab/>
      </w:r>
      <w:r w:rsidR="00EF08E6" w:rsidRPr="00C06746">
        <w:rPr>
          <w:rFonts w:asciiTheme="majorBidi" w:hAnsiTheme="majorBidi" w:cstheme="majorBidi"/>
          <w:sz w:val="24"/>
        </w:rPr>
        <w:t>15</w:t>
      </w:r>
    </w:p>
    <w:p w:rsidR="00CD4F61" w:rsidRPr="00C06746" w:rsidRDefault="00E17D75" w:rsidP="00C06746">
      <w:pPr>
        <w:spacing w:before="120" w:after="120" w:line="360" w:lineRule="auto"/>
        <w:rPr>
          <w:rFonts w:asciiTheme="majorBidi" w:hAnsiTheme="majorBidi" w:cstheme="majorBidi"/>
          <w:sz w:val="24"/>
        </w:rPr>
      </w:pPr>
      <w:r w:rsidRPr="00C06746">
        <w:rPr>
          <w:rFonts w:asciiTheme="majorBidi" w:hAnsiTheme="majorBidi" w:cstheme="majorBidi"/>
          <w:sz w:val="24"/>
        </w:rPr>
        <w:t>Table 3.</w:t>
      </w:r>
      <w:r w:rsidR="00EF08E6" w:rsidRPr="00C06746">
        <w:rPr>
          <w:rFonts w:asciiTheme="majorBidi" w:hAnsiTheme="majorBidi" w:cstheme="majorBidi"/>
          <w:sz w:val="24"/>
        </w:rPr>
        <w:t>3</w:t>
      </w:r>
      <w:r w:rsidRPr="00C06746">
        <w:rPr>
          <w:rFonts w:asciiTheme="majorBidi" w:hAnsiTheme="majorBidi" w:cstheme="majorBidi"/>
          <w:sz w:val="24"/>
        </w:rPr>
        <w:t xml:space="preserve"> Frequency</w:t>
      </w:r>
      <w:r w:rsidR="00394A7E" w:rsidRPr="00C06746">
        <w:rPr>
          <w:rFonts w:asciiTheme="majorBidi" w:hAnsiTheme="majorBidi" w:cstheme="majorBidi"/>
          <w:sz w:val="24"/>
        </w:rPr>
        <w:t xml:space="preserve"> </w:t>
      </w:r>
      <w:r w:rsidRPr="00C06746">
        <w:rPr>
          <w:rFonts w:asciiTheme="majorBidi" w:hAnsiTheme="majorBidi" w:cstheme="majorBidi"/>
          <w:sz w:val="24"/>
        </w:rPr>
        <w:t>and</w:t>
      </w:r>
      <w:r w:rsidR="00394A7E" w:rsidRPr="00C06746">
        <w:rPr>
          <w:rFonts w:asciiTheme="majorBidi" w:hAnsiTheme="majorBidi" w:cstheme="majorBidi"/>
          <w:sz w:val="24"/>
        </w:rPr>
        <w:t xml:space="preserve"> </w:t>
      </w:r>
      <w:r w:rsidRPr="00C06746">
        <w:rPr>
          <w:rFonts w:asciiTheme="majorBidi" w:hAnsiTheme="majorBidi" w:cstheme="majorBidi"/>
          <w:sz w:val="24"/>
        </w:rPr>
        <w:t>percentage</w:t>
      </w:r>
      <w:r w:rsidR="00394A7E" w:rsidRPr="00C06746">
        <w:rPr>
          <w:rFonts w:asciiTheme="majorBidi" w:hAnsiTheme="majorBidi" w:cstheme="majorBidi"/>
          <w:sz w:val="24"/>
        </w:rPr>
        <w:t xml:space="preserve"> </w:t>
      </w:r>
      <w:r w:rsidRPr="00C06746">
        <w:rPr>
          <w:rFonts w:asciiTheme="majorBidi" w:hAnsiTheme="majorBidi" w:cstheme="majorBidi"/>
          <w:sz w:val="24"/>
        </w:rPr>
        <w:t>of</w:t>
      </w:r>
      <w:r w:rsidR="00394A7E" w:rsidRPr="00C06746">
        <w:rPr>
          <w:rFonts w:asciiTheme="majorBidi" w:hAnsiTheme="majorBidi" w:cstheme="majorBidi"/>
          <w:sz w:val="24"/>
        </w:rPr>
        <w:t xml:space="preserve"> </w:t>
      </w:r>
      <w:r w:rsidR="00AB574E" w:rsidRPr="00C06746">
        <w:rPr>
          <w:rFonts w:asciiTheme="majorBidi" w:hAnsiTheme="majorBidi" w:cstheme="majorBidi"/>
          <w:i/>
          <w:sz w:val="24"/>
        </w:rPr>
        <w:t>Helicobacter pylori</w:t>
      </w:r>
      <w:r w:rsidR="00EF7224" w:rsidRPr="00C06746">
        <w:rPr>
          <w:rFonts w:asciiTheme="majorBidi" w:hAnsiTheme="majorBidi" w:cstheme="majorBidi"/>
          <w:sz w:val="24"/>
        </w:rPr>
        <w:t xml:space="preserve"> according to sex</w:t>
      </w:r>
      <w:r w:rsidR="007E05E4" w:rsidRPr="00C06746">
        <w:rPr>
          <w:rFonts w:asciiTheme="majorBidi" w:hAnsiTheme="majorBidi" w:cstheme="majorBidi"/>
          <w:sz w:val="24"/>
        </w:rPr>
        <w:tab/>
      </w:r>
      <w:r w:rsidR="009B122C" w:rsidRPr="00C06746">
        <w:rPr>
          <w:rFonts w:asciiTheme="majorBidi" w:hAnsiTheme="majorBidi" w:cstheme="majorBidi"/>
          <w:sz w:val="24"/>
        </w:rPr>
        <w:t>1</w:t>
      </w:r>
      <w:r w:rsidR="00E82492" w:rsidRPr="00C06746">
        <w:rPr>
          <w:rFonts w:asciiTheme="majorBidi" w:hAnsiTheme="majorBidi" w:cstheme="majorBidi"/>
          <w:sz w:val="24"/>
        </w:rPr>
        <w:t>6</w:t>
      </w:r>
    </w:p>
    <w:p w:rsidR="00E82492" w:rsidRPr="00C06746" w:rsidRDefault="00E17D75" w:rsidP="00C06746">
      <w:pPr>
        <w:spacing w:line="360" w:lineRule="auto"/>
        <w:rPr>
          <w:rFonts w:asciiTheme="majorBidi" w:hAnsiTheme="majorBidi" w:cstheme="majorBidi"/>
          <w:bCs/>
          <w:sz w:val="24"/>
          <w:u w:val="single"/>
        </w:rPr>
      </w:pPr>
      <w:r w:rsidRPr="00C06746">
        <w:rPr>
          <w:rFonts w:asciiTheme="majorBidi" w:hAnsiTheme="majorBidi" w:cstheme="majorBidi"/>
          <w:sz w:val="24"/>
        </w:rPr>
        <w:t>Table 3.4</w:t>
      </w:r>
      <w:r w:rsidR="00E82492" w:rsidRPr="00C06746">
        <w:rPr>
          <w:rFonts w:asciiTheme="majorBidi" w:hAnsiTheme="majorBidi" w:cstheme="majorBidi"/>
          <w:bCs/>
          <w:sz w:val="24"/>
        </w:rPr>
        <w:t xml:space="preserve"> Percentage and frequency of </w:t>
      </w:r>
      <w:r w:rsidR="00AB574E" w:rsidRPr="00C06746">
        <w:rPr>
          <w:rFonts w:asciiTheme="majorBidi" w:hAnsiTheme="majorBidi" w:cstheme="majorBidi"/>
          <w:bCs/>
          <w:i/>
          <w:sz w:val="24"/>
        </w:rPr>
        <w:t>H pylori</w:t>
      </w:r>
      <w:r w:rsidR="00E82492" w:rsidRPr="00C06746">
        <w:rPr>
          <w:rFonts w:asciiTheme="majorBidi" w:hAnsiTheme="majorBidi" w:cstheme="majorBidi"/>
          <w:bCs/>
          <w:sz w:val="24"/>
        </w:rPr>
        <w:t xml:space="preserve"> in histopathology specimens</w:t>
      </w:r>
      <w:r w:rsidR="00953701" w:rsidRPr="00C06746">
        <w:rPr>
          <w:rFonts w:asciiTheme="majorBidi" w:hAnsiTheme="majorBidi" w:cstheme="majorBidi"/>
          <w:bCs/>
          <w:sz w:val="24"/>
        </w:rPr>
        <w:tab/>
      </w:r>
      <w:r w:rsidR="00E82492" w:rsidRPr="00C06746">
        <w:rPr>
          <w:rFonts w:asciiTheme="majorBidi" w:hAnsiTheme="majorBidi" w:cstheme="majorBidi"/>
          <w:bCs/>
          <w:sz w:val="24"/>
        </w:rPr>
        <w:t xml:space="preserve">17         </w:t>
      </w:r>
    </w:p>
    <w:p w:rsidR="001A4170" w:rsidRPr="00C06746" w:rsidRDefault="00E17D75" w:rsidP="00C06746">
      <w:pPr>
        <w:spacing w:before="120" w:after="120" w:line="360" w:lineRule="auto"/>
        <w:rPr>
          <w:rFonts w:asciiTheme="majorBidi" w:hAnsiTheme="majorBidi" w:cstheme="majorBidi"/>
          <w:sz w:val="24"/>
        </w:rPr>
      </w:pPr>
      <w:r w:rsidRPr="00C06746">
        <w:rPr>
          <w:rFonts w:asciiTheme="majorBidi" w:hAnsiTheme="majorBidi" w:cstheme="majorBidi"/>
          <w:sz w:val="24"/>
        </w:rPr>
        <w:br w:type="page"/>
      </w:r>
    </w:p>
    <w:p w:rsidR="005D2979" w:rsidRPr="00C06746" w:rsidRDefault="00872615" w:rsidP="00C06746">
      <w:pPr>
        <w:spacing w:before="480" w:after="120" w:line="360" w:lineRule="auto"/>
        <w:jc w:val="center"/>
        <w:rPr>
          <w:rFonts w:asciiTheme="majorBidi" w:hAnsiTheme="majorBidi" w:cstheme="majorBidi"/>
          <w:b/>
        </w:rPr>
      </w:pPr>
      <w:r w:rsidRPr="00C06746">
        <w:rPr>
          <w:rFonts w:asciiTheme="majorBidi" w:hAnsiTheme="majorBidi" w:cstheme="majorBidi"/>
          <w:b/>
        </w:rPr>
        <w:lastRenderedPageBreak/>
        <w:t>LIST OF FIGURES</w:t>
      </w:r>
    </w:p>
    <w:p w:rsidR="00795E7D" w:rsidRPr="00C06746" w:rsidRDefault="00795E7D" w:rsidP="00C06746">
      <w:pPr>
        <w:spacing w:before="120" w:after="120" w:line="360" w:lineRule="auto"/>
        <w:rPr>
          <w:rFonts w:asciiTheme="majorBidi" w:hAnsiTheme="majorBidi" w:cstheme="majorBidi"/>
          <w:bCs/>
          <w:sz w:val="24"/>
        </w:rPr>
      </w:pPr>
      <w:r w:rsidRPr="00C06746">
        <w:rPr>
          <w:rFonts w:asciiTheme="majorBidi" w:hAnsiTheme="majorBidi" w:cstheme="majorBidi"/>
          <w:bCs/>
          <w:sz w:val="24"/>
        </w:rPr>
        <w:t>Figure 3.</w:t>
      </w:r>
      <w:r w:rsidR="00077F4E" w:rsidRPr="00C06746">
        <w:rPr>
          <w:rFonts w:asciiTheme="majorBidi" w:hAnsiTheme="majorBidi" w:cstheme="majorBidi"/>
          <w:bCs/>
          <w:sz w:val="24"/>
        </w:rPr>
        <w:t>1</w:t>
      </w:r>
      <w:r w:rsidRPr="00C06746">
        <w:rPr>
          <w:rFonts w:asciiTheme="majorBidi" w:hAnsiTheme="majorBidi" w:cstheme="majorBidi"/>
          <w:bCs/>
          <w:sz w:val="24"/>
        </w:rPr>
        <w:t xml:space="preserve"> Percentage of </w:t>
      </w:r>
      <w:r w:rsidR="00AB574E" w:rsidRPr="00C06746">
        <w:rPr>
          <w:rFonts w:asciiTheme="majorBidi" w:hAnsiTheme="majorBidi" w:cstheme="majorBidi"/>
          <w:bCs/>
          <w:i/>
          <w:sz w:val="24"/>
        </w:rPr>
        <w:t>H pylori</w:t>
      </w:r>
      <w:r w:rsidRPr="00C06746">
        <w:rPr>
          <w:rFonts w:asciiTheme="majorBidi" w:hAnsiTheme="majorBidi" w:cstheme="majorBidi"/>
          <w:bCs/>
          <w:i/>
          <w:sz w:val="24"/>
        </w:rPr>
        <w:t xml:space="preserve"> </w:t>
      </w:r>
      <w:r w:rsidRPr="00C06746">
        <w:rPr>
          <w:rFonts w:asciiTheme="majorBidi" w:hAnsiTheme="majorBidi" w:cstheme="majorBidi"/>
          <w:bCs/>
          <w:sz w:val="24"/>
        </w:rPr>
        <w:t xml:space="preserve">according to sex </w:t>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Pr="00C06746">
        <w:rPr>
          <w:rFonts w:asciiTheme="majorBidi" w:hAnsiTheme="majorBidi" w:cstheme="majorBidi"/>
          <w:bCs/>
          <w:sz w:val="24"/>
        </w:rPr>
        <w:t>17</w:t>
      </w:r>
    </w:p>
    <w:p w:rsidR="000B6171" w:rsidRPr="00C06746" w:rsidRDefault="000B6171" w:rsidP="00C06746">
      <w:pPr>
        <w:spacing w:before="120" w:after="120" w:line="360" w:lineRule="auto"/>
        <w:rPr>
          <w:rFonts w:asciiTheme="majorBidi" w:hAnsiTheme="majorBidi" w:cstheme="majorBidi"/>
          <w:bCs/>
          <w:sz w:val="24"/>
          <w:u w:val="single"/>
        </w:rPr>
      </w:pPr>
      <w:r w:rsidRPr="00C06746">
        <w:rPr>
          <w:rFonts w:asciiTheme="majorBidi" w:hAnsiTheme="majorBidi" w:cstheme="majorBidi"/>
          <w:bCs/>
          <w:sz w:val="24"/>
        </w:rPr>
        <w:t>Figure 3.</w:t>
      </w:r>
      <w:r w:rsidR="000655F5" w:rsidRPr="00C06746">
        <w:rPr>
          <w:rFonts w:asciiTheme="majorBidi" w:hAnsiTheme="majorBidi" w:cstheme="majorBidi"/>
          <w:bCs/>
          <w:sz w:val="24"/>
        </w:rPr>
        <w:t>2</w:t>
      </w:r>
      <w:r w:rsidRPr="00C06746">
        <w:rPr>
          <w:rFonts w:asciiTheme="majorBidi" w:hAnsiTheme="majorBidi" w:cstheme="majorBidi"/>
          <w:bCs/>
          <w:sz w:val="24"/>
        </w:rPr>
        <w:t xml:space="preserve"> </w:t>
      </w:r>
      <w:r w:rsidR="006351F5" w:rsidRPr="00C06746">
        <w:rPr>
          <w:rFonts w:asciiTheme="majorBidi" w:hAnsiTheme="majorBidi" w:cstheme="majorBidi"/>
          <w:bCs/>
          <w:sz w:val="24"/>
        </w:rPr>
        <w:t>P</w:t>
      </w:r>
      <w:r w:rsidRPr="00C06746">
        <w:rPr>
          <w:rFonts w:asciiTheme="majorBidi" w:hAnsiTheme="majorBidi" w:cstheme="majorBidi"/>
          <w:bCs/>
          <w:sz w:val="24"/>
        </w:rPr>
        <w:t>ercent</w:t>
      </w:r>
      <w:r w:rsidR="006351F5" w:rsidRPr="00C06746">
        <w:rPr>
          <w:rFonts w:asciiTheme="majorBidi" w:hAnsiTheme="majorBidi" w:cstheme="majorBidi"/>
          <w:bCs/>
          <w:sz w:val="24"/>
        </w:rPr>
        <w:t>ages</w:t>
      </w:r>
      <w:r w:rsidRPr="00C06746">
        <w:rPr>
          <w:rFonts w:asciiTheme="majorBidi" w:hAnsiTheme="majorBidi" w:cstheme="majorBidi"/>
          <w:bCs/>
          <w:sz w:val="24"/>
        </w:rPr>
        <w:t xml:space="preserve"> of </w:t>
      </w:r>
      <w:r w:rsidR="00AB574E" w:rsidRPr="00C06746">
        <w:rPr>
          <w:rFonts w:asciiTheme="majorBidi" w:hAnsiTheme="majorBidi" w:cstheme="majorBidi"/>
          <w:bCs/>
          <w:i/>
          <w:sz w:val="24"/>
        </w:rPr>
        <w:t>H pylori</w:t>
      </w:r>
      <w:r w:rsidRPr="00C06746">
        <w:rPr>
          <w:rFonts w:asciiTheme="majorBidi" w:hAnsiTheme="majorBidi" w:cstheme="majorBidi"/>
          <w:bCs/>
          <w:sz w:val="24"/>
        </w:rPr>
        <w:t xml:space="preserve"> in gastric pathologies</w:t>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00953701" w:rsidRPr="00C06746">
        <w:rPr>
          <w:rFonts w:asciiTheme="majorBidi" w:hAnsiTheme="majorBidi" w:cstheme="majorBidi"/>
          <w:bCs/>
          <w:sz w:val="24"/>
        </w:rPr>
        <w:tab/>
      </w:r>
      <w:r w:rsidRPr="00C06746">
        <w:rPr>
          <w:rFonts w:asciiTheme="majorBidi" w:hAnsiTheme="majorBidi" w:cstheme="majorBidi"/>
          <w:bCs/>
          <w:sz w:val="24"/>
        </w:rPr>
        <w:t>21</w:t>
      </w:r>
    </w:p>
    <w:bookmarkEnd w:id="2"/>
    <w:p w:rsidR="00077F4E" w:rsidRDefault="00077F4E" w:rsidP="00C06746">
      <w:pPr>
        <w:spacing w:line="360" w:lineRule="auto"/>
        <w:rPr>
          <w:rFonts w:asciiTheme="majorBidi" w:hAnsiTheme="majorBidi" w:cstheme="majorBidi"/>
          <w:b/>
          <w:bCs/>
        </w:rPr>
      </w:pPr>
    </w:p>
    <w:p w:rsidR="008239D1" w:rsidRDefault="008239D1" w:rsidP="00C06746">
      <w:pPr>
        <w:spacing w:line="360" w:lineRule="auto"/>
        <w:rPr>
          <w:rFonts w:asciiTheme="majorBidi" w:hAnsiTheme="majorBidi" w:cstheme="majorBidi"/>
          <w:b/>
          <w:bCs/>
        </w:rPr>
      </w:pPr>
    </w:p>
    <w:p w:rsidR="008239D1" w:rsidRDefault="008239D1" w:rsidP="00C06746">
      <w:pPr>
        <w:spacing w:line="360" w:lineRule="auto"/>
        <w:rPr>
          <w:rFonts w:asciiTheme="majorBidi" w:hAnsiTheme="majorBidi" w:cstheme="majorBidi"/>
          <w:b/>
          <w:bCs/>
        </w:rPr>
      </w:pPr>
    </w:p>
    <w:p w:rsidR="008239D1" w:rsidRDefault="008239D1" w:rsidP="00C06746">
      <w:pPr>
        <w:spacing w:line="360" w:lineRule="auto"/>
        <w:rPr>
          <w:rFonts w:asciiTheme="majorBidi" w:hAnsiTheme="majorBidi" w:cstheme="majorBidi"/>
          <w:b/>
          <w:bCs/>
        </w:rPr>
      </w:pPr>
    </w:p>
    <w:p w:rsidR="008239D1" w:rsidRDefault="008239D1" w:rsidP="00C06746">
      <w:pPr>
        <w:spacing w:line="360" w:lineRule="auto"/>
        <w:rPr>
          <w:rFonts w:asciiTheme="majorBidi" w:hAnsiTheme="majorBidi" w:cstheme="majorBidi"/>
          <w:b/>
          <w:bCs/>
        </w:rPr>
      </w:pPr>
    </w:p>
    <w:p w:rsidR="008239D1" w:rsidRDefault="008239D1" w:rsidP="00C06746">
      <w:pPr>
        <w:spacing w:line="360" w:lineRule="auto"/>
        <w:rPr>
          <w:rFonts w:asciiTheme="majorBidi" w:hAnsiTheme="majorBidi" w:cstheme="majorBidi"/>
          <w:b/>
          <w:bCs/>
        </w:rPr>
      </w:pPr>
    </w:p>
    <w:p w:rsidR="008239D1" w:rsidRDefault="008239D1" w:rsidP="00C06746">
      <w:pPr>
        <w:spacing w:line="360" w:lineRule="auto"/>
        <w:rPr>
          <w:rFonts w:asciiTheme="majorBidi" w:hAnsiTheme="majorBidi" w:cstheme="majorBidi"/>
          <w:b/>
          <w:bCs/>
        </w:rPr>
      </w:pPr>
    </w:p>
    <w:p w:rsidR="008239D1" w:rsidRPr="00C06746" w:rsidRDefault="008239D1" w:rsidP="00C06746">
      <w:pPr>
        <w:spacing w:line="360" w:lineRule="auto"/>
        <w:rPr>
          <w:rFonts w:asciiTheme="majorBidi" w:hAnsiTheme="majorBidi" w:cstheme="majorBidi"/>
          <w:b/>
          <w:bCs/>
        </w:rPr>
      </w:pPr>
    </w:p>
    <w:p w:rsidR="006E7BBA" w:rsidRPr="00C06746" w:rsidRDefault="006E7BBA" w:rsidP="00C06746">
      <w:pPr>
        <w:spacing w:line="360" w:lineRule="auto"/>
        <w:rPr>
          <w:rFonts w:asciiTheme="majorBidi" w:hAnsiTheme="majorBidi" w:cstheme="majorBidi"/>
          <w:b/>
          <w:bCs/>
        </w:rPr>
      </w:pPr>
    </w:p>
    <w:p w:rsidR="006E7BBA" w:rsidRPr="00C06746" w:rsidRDefault="006E7BBA" w:rsidP="00C06746">
      <w:pPr>
        <w:spacing w:line="360" w:lineRule="auto"/>
        <w:rPr>
          <w:rFonts w:asciiTheme="majorBidi" w:hAnsiTheme="majorBidi" w:cstheme="majorBidi"/>
          <w:b/>
          <w:bCs/>
        </w:rPr>
      </w:pPr>
    </w:p>
    <w:p w:rsidR="00144AD3" w:rsidRPr="00C06746" w:rsidRDefault="00144AD3" w:rsidP="00C06746">
      <w:pPr>
        <w:spacing w:line="360" w:lineRule="auto"/>
        <w:rPr>
          <w:rFonts w:asciiTheme="majorBidi" w:hAnsiTheme="majorBidi" w:cstheme="majorBidi"/>
          <w:b/>
          <w:bCs/>
        </w:rPr>
      </w:pPr>
    </w:p>
    <w:p w:rsidR="00144AD3" w:rsidRPr="00C06746" w:rsidRDefault="00144AD3" w:rsidP="00C06746">
      <w:pPr>
        <w:spacing w:line="360" w:lineRule="auto"/>
        <w:rPr>
          <w:rFonts w:asciiTheme="majorBidi" w:hAnsiTheme="majorBidi" w:cstheme="majorBidi"/>
          <w:b/>
          <w:bCs/>
        </w:rPr>
      </w:pPr>
    </w:p>
    <w:p w:rsidR="00144AD3" w:rsidRPr="00C06746" w:rsidRDefault="00144AD3" w:rsidP="00C06746">
      <w:pPr>
        <w:spacing w:line="360" w:lineRule="auto"/>
        <w:rPr>
          <w:rFonts w:asciiTheme="majorBidi" w:hAnsiTheme="majorBidi" w:cstheme="majorBidi"/>
          <w:b/>
          <w:bCs/>
        </w:rPr>
      </w:pPr>
    </w:p>
    <w:p w:rsidR="00144AD3" w:rsidRPr="00C06746" w:rsidRDefault="00144AD3" w:rsidP="00C06746">
      <w:pPr>
        <w:spacing w:line="360" w:lineRule="auto"/>
        <w:rPr>
          <w:rFonts w:asciiTheme="majorBidi" w:hAnsiTheme="majorBidi" w:cstheme="majorBidi"/>
          <w:b/>
          <w:bCs/>
        </w:rPr>
      </w:pPr>
    </w:p>
    <w:p w:rsidR="00144AD3" w:rsidRPr="00C06746" w:rsidRDefault="00144AD3" w:rsidP="00C06746">
      <w:pPr>
        <w:spacing w:line="360" w:lineRule="auto"/>
        <w:rPr>
          <w:rFonts w:asciiTheme="majorBidi" w:hAnsiTheme="majorBidi" w:cstheme="majorBidi"/>
          <w:b/>
          <w:bCs/>
        </w:rPr>
      </w:pPr>
    </w:p>
    <w:p w:rsidR="00144AD3" w:rsidRPr="00C06746" w:rsidRDefault="00144AD3" w:rsidP="00C06746">
      <w:pPr>
        <w:spacing w:line="360" w:lineRule="auto"/>
        <w:rPr>
          <w:rFonts w:asciiTheme="majorBidi" w:hAnsiTheme="majorBidi" w:cstheme="majorBidi"/>
          <w:b/>
          <w:bCs/>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8239D1" w:rsidP="008239D1">
      <w:pPr>
        <w:spacing w:before="480" w:after="120" w:line="360" w:lineRule="auto"/>
        <w:jc w:val="center"/>
        <w:rPr>
          <w:rFonts w:asciiTheme="majorBidi" w:hAnsiTheme="majorBidi" w:cstheme="majorBidi"/>
          <w:b/>
        </w:rPr>
      </w:pPr>
      <w:r>
        <w:rPr>
          <w:rFonts w:asciiTheme="majorBidi" w:hAnsiTheme="majorBidi" w:cstheme="majorBidi"/>
          <w:b/>
        </w:rPr>
        <w:lastRenderedPageBreak/>
        <w:t xml:space="preserve">LIST OF </w:t>
      </w:r>
      <w:r w:rsidRPr="008239D1">
        <w:rPr>
          <w:rFonts w:asciiTheme="majorBidi" w:hAnsiTheme="majorBidi" w:cstheme="majorBidi"/>
          <w:b/>
        </w:rPr>
        <w:t>ABBREVIATIONS</w:t>
      </w:r>
    </w:p>
    <w:p w:rsidR="00144AD3" w:rsidRPr="00C06746" w:rsidRDefault="00144AD3" w:rsidP="00C06746">
      <w:pPr>
        <w:autoSpaceDE w:val="0"/>
        <w:autoSpaceDN w:val="0"/>
        <w:adjustRightInd w:val="0"/>
        <w:spacing w:after="0" w:line="360" w:lineRule="auto"/>
        <w:rPr>
          <w:rFonts w:asciiTheme="majorBidi" w:eastAsia="SymbolMT" w:hAnsiTheme="majorBidi" w:cstheme="majorBidi"/>
          <w:sz w:val="24"/>
        </w:rPr>
      </w:pPr>
      <w:proofErr w:type="gramStart"/>
      <w:r w:rsidRPr="00C06746">
        <w:rPr>
          <w:rFonts w:asciiTheme="majorBidi" w:eastAsia="SymbolMT" w:hAnsiTheme="majorBidi" w:cstheme="majorBidi"/>
          <w:sz w:val="24"/>
        </w:rPr>
        <w:t>α</w:t>
      </w:r>
      <w:proofErr w:type="gramEnd"/>
      <w:r w:rsidRPr="00C06746">
        <w:rPr>
          <w:rFonts w:asciiTheme="majorBidi" w:eastAsia="SymbolMT" w:hAnsiTheme="majorBidi" w:cstheme="majorBidi"/>
          <w:sz w:val="24"/>
        </w:rPr>
        <w:tab/>
        <w:t>Alpha (12, regular)</w:t>
      </w:r>
    </w:p>
    <w:p w:rsidR="00144AD3" w:rsidRPr="00C06746" w:rsidRDefault="00144AD3" w:rsidP="00C06746">
      <w:pPr>
        <w:autoSpaceDE w:val="0"/>
        <w:autoSpaceDN w:val="0"/>
        <w:adjustRightInd w:val="0"/>
        <w:spacing w:after="0" w:line="360" w:lineRule="auto"/>
        <w:rPr>
          <w:rFonts w:asciiTheme="majorBidi" w:eastAsia="SymbolMT" w:hAnsiTheme="majorBidi" w:cstheme="majorBidi"/>
          <w:sz w:val="24"/>
        </w:rPr>
      </w:pPr>
      <w:proofErr w:type="gramStart"/>
      <w:r w:rsidRPr="00C06746">
        <w:rPr>
          <w:rFonts w:asciiTheme="majorBidi" w:eastAsia="SymbolMT" w:hAnsiTheme="majorBidi" w:cstheme="majorBidi"/>
          <w:sz w:val="24"/>
        </w:rPr>
        <w:t>β</w:t>
      </w:r>
      <w:proofErr w:type="gramEnd"/>
      <w:r w:rsidRPr="00C06746">
        <w:rPr>
          <w:rFonts w:asciiTheme="majorBidi" w:eastAsia="SymbolMT" w:hAnsiTheme="majorBidi" w:cstheme="majorBidi"/>
          <w:sz w:val="24"/>
        </w:rPr>
        <w:tab/>
        <w:t>Beta</w:t>
      </w: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jc w:val="center"/>
        <w:rPr>
          <w:rFonts w:asciiTheme="majorBidi" w:hAnsiTheme="majorBidi" w:cstheme="majorBidi"/>
          <w:b/>
        </w:rPr>
      </w:pPr>
    </w:p>
    <w:p w:rsidR="00144AD3" w:rsidRPr="00C06746" w:rsidRDefault="00144AD3" w:rsidP="00C06746">
      <w:pPr>
        <w:spacing w:before="480" w:after="120" w:line="360" w:lineRule="auto"/>
        <w:rPr>
          <w:rFonts w:asciiTheme="majorBidi" w:hAnsiTheme="majorBidi" w:cstheme="majorBidi"/>
          <w:b/>
        </w:rPr>
      </w:pPr>
    </w:p>
    <w:p w:rsidR="00144AD3" w:rsidRPr="00C06746" w:rsidRDefault="00144AD3" w:rsidP="00C06746">
      <w:pPr>
        <w:spacing w:line="360" w:lineRule="auto"/>
        <w:rPr>
          <w:rFonts w:asciiTheme="majorBidi" w:hAnsiTheme="majorBidi" w:cstheme="majorBidi"/>
          <w:b/>
          <w:bCs/>
        </w:rPr>
      </w:pPr>
    </w:p>
    <w:p w:rsidR="00144AD3" w:rsidRDefault="00144AD3" w:rsidP="00C06746">
      <w:pPr>
        <w:spacing w:line="360" w:lineRule="auto"/>
        <w:rPr>
          <w:rFonts w:asciiTheme="majorBidi" w:hAnsiTheme="majorBidi" w:cstheme="majorBidi"/>
          <w:b/>
          <w:bCs/>
        </w:rPr>
      </w:pPr>
    </w:p>
    <w:p w:rsidR="00E302D8" w:rsidRDefault="00E302D8" w:rsidP="00091A5A">
      <w:pPr>
        <w:tabs>
          <w:tab w:val="left" w:pos="1185"/>
        </w:tabs>
        <w:jc w:val="center"/>
        <w:rPr>
          <w:rFonts w:asciiTheme="majorBidi" w:hAnsiTheme="majorBidi" w:cstheme="majorBidi"/>
          <w:b/>
          <w:bCs/>
          <w:sz w:val="32"/>
          <w:szCs w:val="28"/>
        </w:rPr>
      </w:pPr>
    </w:p>
    <w:p w:rsidR="00E302D8" w:rsidRDefault="00E302D8" w:rsidP="00091A5A">
      <w:pPr>
        <w:tabs>
          <w:tab w:val="left" w:pos="1185"/>
        </w:tabs>
        <w:jc w:val="center"/>
        <w:rPr>
          <w:rFonts w:asciiTheme="majorBidi" w:hAnsiTheme="majorBidi" w:cstheme="majorBidi"/>
          <w:b/>
          <w:bCs/>
          <w:sz w:val="32"/>
          <w:szCs w:val="28"/>
        </w:rPr>
      </w:pPr>
    </w:p>
    <w:p w:rsidR="00E302D8" w:rsidRDefault="00E302D8" w:rsidP="00091A5A">
      <w:pPr>
        <w:tabs>
          <w:tab w:val="left" w:pos="1185"/>
        </w:tabs>
        <w:jc w:val="center"/>
        <w:rPr>
          <w:rFonts w:asciiTheme="majorBidi" w:hAnsiTheme="majorBidi" w:cstheme="majorBidi"/>
          <w:b/>
          <w:bCs/>
          <w:sz w:val="32"/>
          <w:szCs w:val="28"/>
        </w:rPr>
      </w:pPr>
    </w:p>
    <w:p w:rsidR="00755858" w:rsidRDefault="00755858" w:rsidP="00755858">
      <w:pPr>
        <w:tabs>
          <w:tab w:val="left" w:pos="1185"/>
        </w:tabs>
        <w:rPr>
          <w:rFonts w:asciiTheme="majorBidi" w:hAnsiTheme="majorBidi" w:cstheme="majorBidi"/>
          <w:b/>
          <w:bCs/>
          <w:sz w:val="32"/>
          <w:szCs w:val="28"/>
        </w:rPr>
        <w:sectPr w:rsidR="00755858" w:rsidSect="00CC6258">
          <w:headerReference w:type="default" r:id="rId18"/>
          <w:pgSz w:w="11907" w:h="16839" w:code="9"/>
          <w:pgMar w:top="1440" w:right="1440" w:bottom="1440" w:left="2160" w:header="720" w:footer="720" w:gutter="0"/>
          <w:pgNumType w:fmt="lowerRoman"/>
          <w:cols w:space="720"/>
          <w:docGrid w:linePitch="381"/>
        </w:sectPr>
      </w:pPr>
    </w:p>
    <w:p w:rsidR="00091A5A" w:rsidRDefault="00127ABE" w:rsidP="00755858">
      <w:pPr>
        <w:tabs>
          <w:tab w:val="left" w:pos="1185"/>
        </w:tabs>
        <w:jc w:val="center"/>
        <w:rPr>
          <w:rFonts w:asciiTheme="majorBidi" w:hAnsiTheme="majorBidi" w:cstheme="majorBidi"/>
          <w:b/>
          <w:bCs/>
          <w:sz w:val="32"/>
          <w:szCs w:val="28"/>
        </w:rPr>
      </w:pPr>
      <w:r>
        <w:rPr>
          <w:rFonts w:asciiTheme="majorBidi" w:hAnsiTheme="majorBidi" w:cstheme="majorBidi"/>
          <w:b/>
          <w:bCs/>
          <w:sz w:val="32"/>
          <w:szCs w:val="28"/>
        </w:rPr>
        <w:lastRenderedPageBreak/>
        <w:t xml:space="preserve">1 </w:t>
      </w:r>
      <w:r w:rsidRPr="00127ABE">
        <w:rPr>
          <w:rFonts w:asciiTheme="majorBidi" w:hAnsiTheme="majorBidi" w:cstheme="majorBidi"/>
          <w:b/>
          <w:bCs/>
          <w:sz w:val="32"/>
          <w:szCs w:val="28"/>
        </w:rPr>
        <w:t>INTRODUCTION</w:t>
      </w:r>
      <w:r>
        <w:rPr>
          <w:rFonts w:asciiTheme="majorBidi" w:hAnsiTheme="majorBidi" w:cstheme="majorBidi"/>
          <w:b/>
          <w:bCs/>
          <w:sz w:val="32"/>
          <w:szCs w:val="28"/>
        </w:rPr>
        <w:t xml:space="preserve"> </w:t>
      </w:r>
      <w:r w:rsidR="00091A5A">
        <w:rPr>
          <w:rFonts w:asciiTheme="majorBidi" w:hAnsiTheme="majorBidi" w:cstheme="majorBidi"/>
          <w:b/>
          <w:bCs/>
          <w:sz w:val="32"/>
          <w:szCs w:val="28"/>
        </w:rPr>
        <w:t>(Centered, 16 Bold)</w:t>
      </w:r>
    </w:p>
    <w:p w:rsidR="00127ABE" w:rsidRDefault="00127ABE" w:rsidP="00091A5A">
      <w:pPr>
        <w:tabs>
          <w:tab w:val="left" w:pos="1185"/>
        </w:tabs>
        <w:rPr>
          <w:rFonts w:asciiTheme="majorBidi" w:hAnsiTheme="majorBidi" w:cstheme="majorBidi"/>
          <w:b/>
          <w:bCs/>
          <w:sz w:val="24"/>
        </w:rPr>
      </w:pPr>
      <w:r w:rsidRPr="00127ABE">
        <w:rPr>
          <w:rFonts w:asciiTheme="majorBidi" w:hAnsiTheme="majorBidi" w:cstheme="majorBidi"/>
          <w:b/>
          <w:bCs/>
          <w:szCs w:val="28"/>
        </w:rPr>
        <w:t>1.1 Dyspepsia</w:t>
      </w:r>
      <w:r w:rsidRPr="00127ABE">
        <w:rPr>
          <w:rFonts w:asciiTheme="majorBidi" w:hAnsiTheme="majorBidi" w:cstheme="majorBidi"/>
          <w:b/>
          <w:bCs/>
          <w:sz w:val="24"/>
        </w:rPr>
        <w:t xml:space="preserve">  </w:t>
      </w:r>
      <w:r w:rsidRPr="00127ABE">
        <w:rPr>
          <w:rFonts w:asciiTheme="majorBidi" w:hAnsiTheme="majorBidi" w:cstheme="majorBidi"/>
          <w:b/>
          <w:bCs/>
          <w:sz w:val="24"/>
        </w:rPr>
        <w:tab/>
        <w:t>(</w:t>
      </w:r>
      <w:r w:rsidR="00091A5A">
        <w:rPr>
          <w:rFonts w:asciiTheme="majorBidi" w:hAnsiTheme="majorBidi" w:cstheme="majorBidi"/>
          <w:b/>
          <w:bCs/>
          <w:sz w:val="24"/>
        </w:rPr>
        <w:t xml:space="preserve">left aligned, </w:t>
      </w:r>
      <w:r w:rsidRPr="00127ABE">
        <w:rPr>
          <w:rFonts w:asciiTheme="majorBidi" w:hAnsiTheme="majorBidi" w:cstheme="majorBidi"/>
          <w:b/>
          <w:bCs/>
          <w:sz w:val="24"/>
        </w:rPr>
        <w:t>14 bold)</w:t>
      </w:r>
    </w:p>
    <w:p w:rsidR="0014401B" w:rsidRPr="00091A5A" w:rsidRDefault="00E302D8" w:rsidP="00A95BDF">
      <w:pPr>
        <w:pStyle w:val="ListParagraph"/>
        <w:ind w:left="540" w:firstLine="180"/>
        <w:jc w:val="center"/>
        <w:rPr>
          <w:rFonts w:asciiTheme="majorBidi" w:hAnsiTheme="majorBidi" w:cstheme="majorBidi"/>
          <w:b/>
          <w:bCs/>
          <w:sz w:val="22"/>
          <w:szCs w:val="20"/>
        </w:rPr>
      </w:pPr>
      <w:r w:rsidRPr="00127ABE">
        <w:rPr>
          <w:rFonts w:asciiTheme="majorBidi" w:hAnsiTheme="majorBidi" w:cstheme="majorBidi"/>
          <w:sz w:val="24"/>
        </w:rPr>
        <w:t>Main body text (</w:t>
      </w:r>
      <w:r>
        <w:rPr>
          <w:rFonts w:asciiTheme="majorBidi" w:hAnsiTheme="majorBidi" w:cstheme="majorBidi"/>
          <w:sz w:val="24"/>
        </w:rPr>
        <w:t xml:space="preserve">Justified, </w:t>
      </w:r>
      <w:r w:rsidRPr="00127ABE">
        <w:rPr>
          <w:rFonts w:asciiTheme="majorBidi" w:hAnsiTheme="majorBidi" w:cstheme="majorBidi"/>
          <w:sz w:val="24"/>
        </w:rPr>
        <w:t>12pt)</w:t>
      </w:r>
      <w:r>
        <w:rPr>
          <w:rFonts w:asciiTheme="majorBidi" w:hAnsiTheme="majorBidi" w:cstheme="majorBidi"/>
          <w:sz w:val="24"/>
        </w:rPr>
        <w:t xml:space="preserve"> </w:t>
      </w:r>
      <w:r w:rsidR="009A2973">
        <w:rPr>
          <w:rFonts w:asciiTheme="majorBidi" w:hAnsiTheme="majorBidi" w:cstheme="majorBidi"/>
          <w:b/>
          <w:bCs/>
          <w:sz w:val="22"/>
          <w:szCs w:val="20"/>
        </w:rPr>
        <w:fldChar w:fldCharType="begin">
          <w:fldData xml:space="preserve">PEVuZE5vdGU+PENpdGU+PEF1dGhvcj5CYW5uYXR5bmU8L0F1dGhvcj48WWVhcj4yMDA5PC9ZZWFy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</w:fldData>
        </w:fldChar>
      </w:r>
      <w:r w:rsidR="00D37159">
        <w:rPr>
          <w:rFonts w:asciiTheme="majorBidi" w:hAnsiTheme="majorBidi" w:cstheme="majorBidi"/>
          <w:b/>
          <w:bCs/>
          <w:sz w:val="22"/>
          <w:szCs w:val="20"/>
        </w:rPr>
        <w:instrText xml:space="preserve"> ADDIN EN.CITE </w:instrText>
      </w:r>
      <w:r w:rsidR="009A2973">
        <w:rPr>
          <w:rFonts w:asciiTheme="majorBidi" w:hAnsiTheme="majorBidi" w:cstheme="majorBidi"/>
          <w:b/>
          <w:bCs/>
          <w:sz w:val="22"/>
          <w:szCs w:val="20"/>
        </w:rPr>
        <w:fldChar w:fldCharType="begin">
          <w:fldData xml:space="preserve">PEVuZE5vdGU+PENpdGU+PEF1dGhvcj5CYW5uYXR5bmU8L0F1dGhvcj48WWVhcj4yMDA5PC9ZZWFy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</w:fldData>
        </w:fldChar>
      </w:r>
      <w:r w:rsidR="00D37159">
        <w:rPr>
          <w:rFonts w:asciiTheme="majorBidi" w:hAnsiTheme="majorBidi" w:cstheme="majorBidi"/>
          <w:b/>
          <w:bCs/>
          <w:sz w:val="22"/>
          <w:szCs w:val="20"/>
        </w:rPr>
        <w:instrText xml:space="preserve"> ADDIN EN.CITE.DATA </w:instrText>
      </w:r>
      <w:r w:rsidR="009A2973">
        <w:rPr>
          <w:rFonts w:asciiTheme="majorBidi" w:hAnsiTheme="majorBidi" w:cstheme="majorBidi"/>
          <w:b/>
          <w:bCs/>
          <w:sz w:val="22"/>
          <w:szCs w:val="20"/>
        </w:rPr>
      </w:r>
      <w:r w:rsidR="009A2973">
        <w:rPr>
          <w:rFonts w:asciiTheme="majorBidi" w:hAnsiTheme="majorBidi" w:cstheme="majorBidi"/>
          <w:b/>
          <w:bCs/>
          <w:sz w:val="22"/>
          <w:szCs w:val="20"/>
        </w:rPr>
        <w:fldChar w:fldCharType="end"/>
      </w:r>
      <w:r w:rsidR="009A2973">
        <w:rPr>
          <w:rFonts w:asciiTheme="majorBidi" w:hAnsiTheme="majorBidi" w:cstheme="majorBidi"/>
          <w:b/>
          <w:bCs/>
          <w:sz w:val="22"/>
          <w:szCs w:val="20"/>
        </w:rPr>
      </w:r>
      <w:r w:rsidR="009A2973">
        <w:rPr>
          <w:rFonts w:asciiTheme="majorBidi" w:hAnsiTheme="majorBidi" w:cstheme="majorBidi"/>
          <w:b/>
          <w:bCs/>
          <w:sz w:val="22"/>
          <w:szCs w:val="20"/>
        </w:rPr>
        <w:fldChar w:fldCharType="separate"/>
      </w:r>
      <w:r w:rsidR="00D37159">
        <w:rPr>
          <w:rFonts w:asciiTheme="majorBidi" w:hAnsiTheme="majorBidi" w:cstheme="majorBidi"/>
          <w:b/>
          <w:bCs/>
          <w:noProof/>
          <w:sz w:val="22"/>
          <w:szCs w:val="20"/>
        </w:rPr>
        <w:t>(</w:t>
      </w:r>
      <w:hyperlink w:anchor="_ENREF_1" w:tooltip="Bannatyne, 2009 #10" w:history="1">
        <w:r w:rsidR="00A95BDF">
          <w:rPr>
            <w:rFonts w:asciiTheme="majorBidi" w:hAnsiTheme="majorBidi" w:cstheme="majorBidi"/>
            <w:b/>
            <w:bCs/>
            <w:noProof/>
            <w:sz w:val="22"/>
            <w:szCs w:val="20"/>
          </w:rPr>
          <w:t>Bannatyne et al., 2009</w:t>
        </w:r>
      </w:hyperlink>
      <w:r w:rsidR="00D37159">
        <w:rPr>
          <w:rFonts w:asciiTheme="majorBidi" w:hAnsiTheme="majorBidi" w:cstheme="majorBidi"/>
          <w:b/>
          <w:bCs/>
          <w:noProof/>
          <w:sz w:val="22"/>
          <w:szCs w:val="20"/>
        </w:rPr>
        <w:t xml:space="preserve">, </w:t>
      </w:r>
      <w:hyperlink w:anchor="_ENREF_3" w:tooltip="Grant, 2004 #5" w:history="1">
        <w:r w:rsidR="00A95BDF">
          <w:rPr>
            <w:rFonts w:asciiTheme="majorBidi" w:hAnsiTheme="majorBidi" w:cstheme="majorBidi"/>
            <w:b/>
            <w:bCs/>
            <w:noProof/>
            <w:sz w:val="22"/>
            <w:szCs w:val="20"/>
          </w:rPr>
          <w:t>Grant et al., 2004</w:t>
        </w:r>
      </w:hyperlink>
      <w:r w:rsidR="00D37159">
        <w:rPr>
          <w:rFonts w:asciiTheme="majorBidi" w:hAnsiTheme="majorBidi" w:cstheme="majorBidi"/>
          <w:b/>
          <w:bCs/>
          <w:noProof/>
          <w:sz w:val="22"/>
          <w:szCs w:val="20"/>
        </w:rPr>
        <w:t xml:space="preserve">, </w:t>
      </w:r>
      <w:hyperlink w:anchor="_ENREF_2" w:tooltip="Bruce,  #29" w:history="1">
        <w:r w:rsidR="00A95BDF">
          <w:rPr>
            <w:rFonts w:asciiTheme="majorBidi" w:hAnsiTheme="majorBidi" w:cstheme="majorBidi"/>
            <w:b/>
            <w:bCs/>
            <w:noProof/>
            <w:sz w:val="22"/>
            <w:szCs w:val="20"/>
          </w:rPr>
          <w:t>Bruce and Grofova</w:t>
        </w:r>
      </w:hyperlink>
      <w:r w:rsidR="00D37159">
        <w:rPr>
          <w:rFonts w:asciiTheme="majorBidi" w:hAnsiTheme="majorBidi" w:cstheme="majorBidi"/>
          <w:b/>
          <w:bCs/>
          <w:noProof/>
          <w:sz w:val="22"/>
          <w:szCs w:val="20"/>
        </w:rPr>
        <w:t>)</w:t>
      </w:r>
      <w:r w:rsidR="009A2973">
        <w:rPr>
          <w:rFonts w:asciiTheme="majorBidi" w:hAnsiTheme="majorBidi" w:cstheme="majorBidi"/>
          <w:b/>
          <w:bCs/>
          <w:sz w:val="22"/>
          <w:szCs w:val="20"/>
        </w:rPr>
        <w:fldChar w:fldCharType="end"/>
      </w:r>
    </w:p>
    <w:p w:rsidR="00127ABE" w:rsidRPr="00C06746" w:rsidRDefault="00127ABE" w:rsidP="00E434F1">
      <w:pPr>
        <w:spacing w:after="0" w:line="360" w:lineRule="auto"/>
        <w:jc w:val="both"/>
        <w:rPr>
          <w:rFonts w:asciiTheme="majorBidi" w:hAnsiTheme="majorBidi" w:cstheme="majorBidi"/>
          <w:sz w:val="24"/>
        </w:rPr>
      </w:pPr>
      <w:r w:rsidRPr="00C06746">
        <w:rPr>
          <w:rFonts w:asciiTheme="majorBidi" w:hAnsiTheme="majorBidi" w:cstheme="majorBidi"/>
          <w:sz w:val="24"/>
        </w:rPr>
        <w:tab/>
      </w:r>
      <w:r w:rsidRPr="00C06746">
        <w:rPr>
          <w:rFonts w:asciiTheme="majorBidi" w:hAnsiTheme="majorBidi" w:cstheme="majorBidi"/>
          <w:sz w:val="24"/>
        </w:rPr>
        <w:tab/>
      </w:r>
      <w:r w:rsidRPr="00C06746">
        <w:rPr>
          <w:rFonts w:asciiTheme="majorBidi" w:hAnsiTheme="majorBidi" w:cstheme="majorBidi"/>
          <w:sz w:val="24"/>
        </w:rPr>
        <w:tab/>
      </w:r>
      <w:r w:rsidRPr="00C06746">
        <w:rPr>
          <w:rFonts w:asciiTheme="majorBidi" w:hAnsiTheme="majorBidi" w:cstheme="majorBidi"/>
          <w:sz w:val="24"/>
        </w:rPr>
        <w:tab/>
      </w:r>
      <w:r w:rsidRPr="00C06746">
        <w:rPr>
          <w:rFonts w:asciiTheme="majorBidi" w:hAnsiTheme="majorBidi" w:cstheme="majorBidi"/>
          <w:sz w:val="24"/>
        </w:rPr>
        <w:tab/>
      </w:r>
      <w:r w:rsidRPr="00C06746">
        <w:rPr>
          <w:rFonts w:asciiTheme="majorBidi" w:hAnsiTheme="majorBidi" w:cstheme="majorBidi"/>
          <w:sz w:val="24"/>
        </w:rPr>
        <w:tab/>
      </w:r>
      <w:r w:rsidRPr="00C06746">
        <w:rPr>
          <w:rFonts w:asciiTheme="majorBidi" w:hAnsiTheme="majorBidi" w:cstheme="majorBidi"/>
          <w:sz w:val="24"/>
        </w:rPr>
        <w:tab/>
      </w:r>
    </w:p>
    <w:p w:rsidR="00790008" w:rsidRDefault="00127ABE" w:rsidP="00E434F1">
      <w:pPr>
        <w:pStyle w:val="ListParagraph"/>
        <w:numPr>
          <w:ilvl w:val="2"/>
          <w:numId w:val="17"/>
        </w:numPr>
        <w:rPr>
          <w:rFonts w:asciiTheme="majorBidi" w:hAnsiTheme="majorBidi" w:cstheme="majorBidi"/>
          <w:b/>
          <w:bCs/>
          <w:sz w:val="24"/>
        </w:rPr>
      </w:pPr>
      <w:r w:rsidRPr="00CA2C3A">
        <w:rPr>
          <w:rFonts w:asciiTheme="majorBidi" w:hAnsiTheme="majorBidi" w:cstheme="majorBidi"/>
          <w:b/>
          <w:bCs/>
          <w:sz w:val="24"/>
        </w:rPr>
        <w:t>Types of dyspepsia (</w:t>
      </w:r>
      <w:r w:rsidR="00E434F1">
        <w:rPr>
          <w:rFonts w:asciiTheme="majorBidi" w:hAnsiTheme="majorBidi" w:cstheme="majorBidi"/>
          <w:b/>
          <w:bCs/>
          <w:sz w:val="24"/>
        </w:rPr>
        <w:t>L</w:t>
      </w:r>
      <w:r w:rsidR="00091A5A">
        <w:rPr>
          <w:rFonts w:asciiTheme="majorBidi" w:hAnsiTheme="majorBidi" w:cstheme="majorBidi"/>
          <w:b/>
          <w:bCs/>
          <w:sz w:val="24"/>
        </w:rPr>
        <w:t xml:space="preserve">eft aligned, </w:t>
      </w:r>
      <w:r w:rsidRPr="00CA2C3A">
        <w:rPr>
          <w:rFonts w:asciiTheme="majorBidi" w:hAnsiTheme="majorBidi" w:cstheme="majorBidi"/>
          <w:b/>
          <w:bCs/>
          <w:sz w:val="24"/>
        </w:rPr>
        <w:t>12 bold)</w:t>
      </w:r>
    </w:p>
    <w:p w:rsidR="009A1DBD" w:rsidRPr="009A1DBD" w:rsidRDefault="009A1DBD" w:rsidP="009A1DBD">
      <w:pPr>
        <w:rPr>
          <w:rFonts w:asciiTheme="majorBidi" w:hAnsiTheme="majorBidi" w:cstheme="majorBidi"/>
          <w:b/>
          <w:bCs/>
          <w:sz w:val="24"/>
        </w:rPr>
      </w:pPr>
    </w:p>
    <w:p w:rsidR="00CA2C3A" w:rsidRPr="00CA2C3A" w:rsidRDefault="00CA2C3A" w:rsidP="00487B34">
      <w:pPr>
        <w:pStyle w:val="ListParagraph"/>
        <w:numPr>
          <w:ilvl w:val="0"/>
          <w:numId w:val="17"/>
        </w:numPr>
        <w:jc w:val="center"/>
        <w:rPr>
          <w:rFonts w:asciiTheme="majorBidi" w:hAnsiTheme="majorBidi" w:cstheme="majorBidi"/>
          <w:b/>
          <w:bCs/>
          <w:sz w:val="32"/>
          <w:szCs w:val="28"/>
        </w:rPr>
      </w:pPr>
      <w:r w:rsidRPr="00CA2C3A">
        <w:rPr>
          <w:rFonts w:asciiTheme="majorBidi" w:hAnsiTheme="majorBidi" w:cstheme="majorBidi"/>
          <w:b/>
          <w:bCs/>
          <w:sz w:val="32"/>
          <w:szCs w:val="28"/>
        </w:rPr>
        <w:t xml:space="preserve">MATERIAL AND METHODS </w:t>
      </w:r>
      <w:r w:rsidR="00091A5A">
        <w:rPr>
          <w:rFonts w:asciiTheme="majorBidi" w:hAnsiTheme="majorBidi" w:cstheme="majorBidi"/>
          <w:b/>
          <w:bCs/>
          <w:sz w:val="32"/>
          <w:szCs w:val="28"/>
        </w:rPr>
        <w:t>(Centered, 16 Bold)</w:t>
      </w:r>
    </w:p>
    <w:p w:rsidR="009A1DBD" w:rsidRPr="00091A5A" w:rsidRDefault="00CA2C3A" w:rsidP="009A1DBD">
      <w:pPr>
        <w:pStyle w:val="ListParagraph"/>
        <w:ind w:left="540" w:firstLine="180"/>
        <w:jc w:val="center"/>
        <w:rPr>
          <w:rFonts w:asciiTheme="majorBidi" w:hAnsiTheme="majorBidi" w:cstheme="majorBidi"/>
        </w:rPr>
      </w:pPr>
      <w:r w:rsidRPr="00091A5A">
        <w:rPr>
          <w:rFonts w:asciiTheme="majorBidi" w:hAnsiTheme="majorBidi" w:cstheme="majorBidi"/>
        </w:rPr>
        <w:t>(O</w:t>
      </w:r>
      <w:r w:rsidR="009A1DBD" w:rsidRPr="00091A5A">
        <w:rPr>
          <w:rFonts w:asciiTheme="majorBidi" w:hAnsiTheme="majorBidi" w:cstheme="majorBidi"/>
        </w:rPr>
        <w:t>n new page)</w:t>
      </w:r>
    </w:p>
    <w:p w:rsidR="00CA2C3A" w:rsidRPr="009A1DBD" w:rsidRDefault="00CA2C3A" w:rsidP="009A1DBD">
      <w:pPr>
        <w:jc w:val="both"/>
        <w:rPr>
          <w:rFonts w:asciiTheme="majorBidi" w:hAnsiTheme="majorBidi" w:cstheme="majorBidi"/>
          <w:b/>
          <w:bCs/>
          <w:szCs w:val="28"/>
        </w:rPr>
      </w:pPr>
      <w:r w:rsidRPr="009A1DBD">
        <w:rPr>
          <w:rFonts w:asciiTheme="majorBidi" w:hAnsiTheme="majorBidi" w:cstheme="majorBidi"/>
          <w:b/>
          <w:bCs/>
          <w:szCs w:val="28"/>
        </w:rPr>
        <w:t>2.1 Study design     (</w:t>
      </w:r>
      <w:r w:rsidR="00E434F1">
        <w:rPr>
          <w:rFonts w:asciiTheme="majorBidi" w:hAnsiTheme="majorBidi" w:cstheme="majorBidi"/>
          <w:b/>
          <w:bCs/>
          <w:szCs w:val="28"/>
        </w:rPr>
        <w:t>L</w:t>
      </w:r>
      <w:r w:rsidR="00091A5A">
        <w:rPr>
          <w:rFonts w:asciiTheme="majorBidi" w:hAnsiTheme="majorBidi" w:cstheme="majorBidi"/>
          <w:b/>
          <w:bCs/>
          <w:szCs w:val="28"/>
        </w:rPr>
        <w:t xml:space="preserve">eft aligned, </w:t>
      </w:r>
      <w:r w:rsidRPr="009A1DBD">
        <w:rPr>
          <w:rFonts w:asciiTheme="majorBidi" w:hAnsiTheme="majorBidi" w:cstheme="majorBidi"/>
          <w:b/>
          <w:bCs/>
          <w:szCs w:val="28"/>
        </w:rPr>
        <w:t>14 bold)</w:t>
      </w:r>
    </w:p>
    <w:p w:rsidR="00CA2C3A" w:rsidRDefault="00CA2C3A" w:rsidP="00487B34">
      <w:pPr>
        <w:spacing w:after="0" w:line="360" w:lineRule="auto"/>
        <w:jc w:val="center"/>
        <w:rPr>
          <w:rFonts w:asciiTheme="majorBidi" w:hAnsiTheme="majorBidi" w:cstheme="majorBidi"/>
          <w:b/>
          <w:bCs/>
          <w:sz w:val="32"/>
          <w:szCs w:val="28"/>
        </w:rPr>
      </w:pPr>
      <w:r w:rsidRPr="00CA2C3A">
        <w:rPr>
          <w:rFonts w:asciiTheme="majorBidi" w:hAnsiTheme="majorBidi" w:cstheme="majorBidi"/>
          <w:b/>
          <w:bCs/>
          <w:sz w:val="32"/>
          <w:szCs w:val="28"/>
        </w:rPr>
        <w:t>3 RESULTS</w:t>
      </w:r>
      <w:r>
        <w:rPr>
          <w:rFonts w:asciiTheme="majorBidi" w:hAnsiTheme="majorBidi" w:cstheme="majorBidi"/>
          <w:b/>
          <w:bCs/>
          <w:sz w:val="32"/>
          <w:szCs w:val="28"/>
        </w:rPr>
        <w:t xml:space="preserve"> (</w:t>
      </w:r>
      <w:r w:rsidR="00091A5A">
        <w:rPr>
          <w:rFonts w:asciiTheme="majorBidi" w:hAnsiTheme="majorBidi" w:cstheme="majorBidi"/>
          <w:b/>
          <w:bCs/>
          <w:sz w:val="32"/>
          <w:szCs w:val="28"/>
        </w:rPr>
        <w:t xml:space="preserve">Centered, </w:t>
      </w:r>
      <w:r>
        <w:rPr>
          <w:rFonts w:asciiTheme="majorBidi" w:hAnsiTheme="majorBidi" w:cstheme="majorBidi"/>
          <w:b/>
          <w:bCs/>
          <w:sz w:val="32"/>
          <w:szCs w:val="28"/>
        </w:rPr>
        <w:t>16 Bold)</w:t>
      </w:r>
    </w:p>
    <w:p w:rsidR="00CA2C3A" w:rsidRPr="00091A5A" w:rsidRDefault="00CA2C3A" w:rsidP="009A1DBD">
      <w:pPr>
        <w:pStyle w:val="ListParagraph"/>
        <w:ind w:left="540" w:firstLine="180"/>
        <w:jc w:val="center"/>
        <w:rPr>
          <w:rFonts w:asciiTheme="majorBidi" w:hAnsiTheme="majorBidi" w:cstheme="majorBidi"/>
          <w:b/>
          <w:bCs/>
          <w:sz w:val="24"/>
          <w:szCs w:val="22"/>
        </w:rPr>
      </w:pPr>
      <w:r w:rsidRPr="00091A5A">
        <w:rPr>
          <w:rFonts w:asciiTheme="majorBidi" w:hAnsiTheme="majorBidi" w:cstheme="majorBidi"/>
          <w:sz w:val="24"/>
          <w:szCs w:val="22"/>
        </w:rPr>
        <w:t>(On new page)</w:t>
      </w:r>
    </w:p>
    <w:p w:rsidR="00CA2C3A" w:rsidRPr="009A1DBD" w:rsidRDefault="00CA2C3A" w:rsidP="00CA2C3A">
      <w:pPr>
        <w:spacing w:after="0" w:line="360" w:lineRule="auto"/>
        <w:rPr>
          <w:rFonts w:asciiTheme="majorBidi" w:hAnsiTheme="majorBidi" w:cstheme="majorBidi"/>
          <w:b/>
          <w:bCs/>
          <w:sz w:val="24"/>
        </w:rPr>
      </w:pPr>
      <w:r w:rsidRPr="009A1DBD">
        <w:rPr>
          <w:rFonts w:asciiTheme="majorBidi" w:hAnsiTheme="majorBidi" w:cstheme="majorBidi"/>
          <w:b/>
          <w:bCs/>
          <w:szCs w:val="28"/>
        </w:rPr>
        <w:t>3.1 Age and sex wise distribution of patients</w:t>
      </w:r>
      <w:r w:rsidR="009A1DBD">
        <w:rPr>
          <w:rFonts w:asciiTheme="majorBidi" w:hAnsiTheme="majorBidi" w:cstheme="majorBidi"/>
          <w:b/>
          <w:bCs/>
          <w:sz w:val="24"/>
        </w:rPr>
        <w:t xml:space="preserve"> (</w:t>
      </w:r>
      <w:r w:rsidR="00E434F1">
        <w:rPr>
          <w:rFonts w:asciiTheme="majorBidi" w:hAnsiTheme="majorBidi" w:cstheme="majorBidi"/>
          <w:b/>
          <w:bCs/>
          <w:sz w:val="24"/>
        </w:rPr>
        <w:t>L</w:t>
      </w:r>
      <w:r w:rsidR="00091A5A">
        <w:rPr>
          <w:rFonts w:asciiTheme="majorBidi" w:hAnsiTheme="majorBidi" w:cstheme="majorBidi"/>
          <w:b/>
          <w:bCs/>
          <w:sz w:val="24"/>
        </w:rPr>
        <w:t xml:space="preserve">eft aligned, </w:t>
      </w:r>
      <w:r w:rsidR="009A1DBD">
        <w:rPr>
          <w:rFonts w:asciiTheme="majorBidi" w:hAnsiTheme="majorBidi" w:cstheme="majorBidi"/>
          <w:b/>
          <w:bCs/>
          <w:sz w:val="24"/>
        </w:rPr>
        <w:t>14 Bold)</w:t>
      </w:r>
      <w:r w:rsidRPr="009A1DBD">
        <w:rPr>
          <w:rFonts w:asciiTheme="majorBidi" w:hAnsiTheme="majorBidi" w:cstheme="majorBidi"/>
          <w:b/>
          <w:bCs/>
          <w:sz w:val="24"/>
        </w:rPr>
        <w:tab/>
      </w:r>
      <w:r w:rsidRPr="009A1DBD">
        <w:rPr>
          <w:rFonts w:asciiTheme="majorBidi" w:hAnsiTheme="majorBidi" w:cstheme="majorBidi"/>
          <w:b/>
          <w:bCs/>
          <w:sz w:val="24"/>
        </w:rPr>
        <w:tab/>
      </w:r>
      <w:r w:rsidRPr="009A1DBD">
        <w:rPr>
          <w:rFonts w:asciiTheme="majorBidi" w:hAnsiTheme="majorBidi" w:cstheme="majorBidi"/>
          <w:b/>
          <w:bCs/>
          <w:sz w:val="24"/>
        </w:rPr>
        <w:tab/>
      </w:r>
      <w:r w:rsidRPr="009A1DBD">
        <w:rPr>
          <w:rFonts w:asciiTheme="majorBidi" w:hAnsiTheme="majorBidi" w:cstheme="majorBidi"/>
          <w:b/>
          <w:bCs/>
          <w:sz w:val="24"/>
        </w:rPr>
        <w:tab/>
      </w:r>
      <w:r w:rsidRPr="009A1DBD">
        <w:rPr>
          <w:rFonts w:asciiTheme="majorBidi" w:hAnsiTheme="majorBidi" w:cstheme="majorBidi"/>
          <w:b/>
          <w:bCs/>
          <w:sz w:val="24"/>
        </w:rPr>
        <w:tab/>
      </w:r>
    </w:p>
    <w:p w:rsidR="00CA2C3A" w:rsidRDefault="00CA2C3A" w:rsidP="009A1DBD">
      <w:pPr>
        <w:spacing w:after="0" w:line="360" w:lineRule="auto"/>
        <w:jc w:val="center"/>
        <w:rPr>
          <w:rFonts w:asciiTheme="majorBidi" w:hAnsiTheme="majorBidi" w:cstheme="majorBidi"/>
          <w:b/>
          <w:bCs/>
          <w:sz w:val="36"/>
          <w:szCs w:val="36"/>
        </w:rPr>
      </w:pPr>
      <w:r w:rsidRPr="00CA2C3A">
        <w:rPr>
          <w:rFonts w:asciiTheme="majorBidi" w:hAnsiTheme="majorBidi" w:cstheme="majorBidi"/>
          <w:b/>
          <w:sz w:val="32"/>
          <w:szCs w:val="32"/>
        </w:rPr>
        <w:t>4 DISCUSSION</w:t>
      </w:r>
      <w:r w:rsidR="00091A5A">
        <w:rPr>
          <w:rFonts w:asciiTheme="majorBidi" w:hAnsiTheme="majorBidi" w:cstheme="majorBidi"/>
          <w:b/>
          <w:sz w:val="32"/>
          <w:szCs w:val="32"/>
        </w:rPr>
        <w:t xml:space="preserve"> </w:t>
      </w:r>
      <w:r w:rsidR="00091A5A">
        <w:rPr>
          <w:rFonts w:asciiTheme="majorBidi" w:hAnsiTheme="majorBidi" w:cstheme="majorBidi"/>
          <w:b/>
          <w:bCs/>
          <w:sz w:val="32"/>
          <w:szCs w:val="28"/>
        </w:rPr>
        <w:t>(Centered, 16 Bold)</w:t>
      </w:r>
    </w:p>
    <w:p w:rsidR="00CA2C3A" w:rsidRPr="00091A5A" w:rsidRDefault="00CA2C3A" w:rsidP="00CA2C3A">
      <w:pPr>
        <w:pStyle w:val="ListParagraph"/>
        <w:ind w:left="540" w:firstLine="180"/>
        <w:jc w:val="center"/>
        <w:rPr>
          <w:rFonts w:asciiTheme="majorBidi" w:hAnsiTheme="majorBidi" w:cstheme="majorBidi"/>
          <w:sz w:val="22"/>
          <w:szCs w:val="20"/>
        </w:rPr>
      </w:pPr>
      <w:r w:rsidRPr="00091A5A">
        <w:rPr>
          <w:rFonts w:asciiTheme="majorBidi" w:hAnsiTheme="majorBidi" w:cstheme="majorBidi"/>
          <w:sz w:val="22"/>
          <w:szCs w:val="20"/>
        </w:rPr>
        <w:t>(On new page)</w:t>
      </w:r>
    </w:p>
    <w:p w:rsidR="009A1DBD" w:rsidRDefault="009A1DBD" w:rsidP="00CA2C3A">
      <w:pPr>
        <w:pStyle w:val="ListParagraph"/>
        <w:ind w:left="540" w:firstLine="180"/>
        <w:jc w:val="center"/>
        <w:rPr>
          <w:rFonts w:asciiTheme="majorBidi" w:hAnsiTheme="majorBidi" w:cstheme="majorBidi"/>
          <w:b/>
          <w:bCs/>
          <w:sz w:val="32"/>
          <w:szCs w:val="28"/>
        </w:rPr>
      </w:pPr>
    </w:p>
    <w:p w:rsidR="00902EC5" w:rsidRDefault="00F36930">
      <w:pPr>
        <w:pStyle w:val="ListParagraph"/>
        <w:ind w:left="540" w:firstLine="180"/>
        <w:rPr>
          <w:rFonts w:asciiTheme="majorBidi" w:hAnsiTheme="majorBidi" w:cstheme="majorBidi"/>
          <w:b/>
          <w:bCs/>
          <w:sz w:val="32"/>
          <w:szCs w:val="28"/>
        </w:rPr>
      </w:pPr>
      <w:r>
        <w:rPr>
          <w:rFonts w:asciiTheme="majorBidi" w:hAnsiTheme="majorBidi" w:cstheme="majorBidi"/>
          <w:b/>
          <w:bCs/>
          <w:sz w:val="32"/>
          <w:szCs w:val="28"/>
        </w:rPr>
        <w:t xml:space="preserve">       </w:t>
      </w:r>
      <w:r w:rsidR="00D37159">
        <w:rPr>
          <w:rFonts w:asciiTheme="majorBidi" w:hAnsiTheme="majorBidi" w:cstheme="majorBidi"/>
          <w:b/>
          <w:bCs/>
          <w:sz w:val="32"/>
          <w:szCs w:val="28"/>
        </w:rPr>
        <w:t>5 CONCLUSIONS</w:t>
      </w:r>
      <w:r w:rsidR="00091A5A">
        <w:rPr>
          <w:rFonts w:asciiTheme="majorBidi" w:hAnsiTheme="majorBidi" w:cstheme="majorBidi"/>
          <w:b/>
          <w:bCs/>
          <w:sz w:val="32"/>
          <w:szCs w:val="28"/>
        </w:rPr>
        <w:t xml:space="preserve"> (Centered, 16 Bold)</w:t>
      </w:r>
    </w:p>
    <w:p w:rsidR="009A1DBD" w:rsidRPr="00091A5A" w:rsidRDefault="009A1DBD" w:rsidP="009A1DBD">
      <w:pPr>
        <w:pStyle w:val="ListParagraph"/>
        <w:ind w:left="540" w:firstLine="180"/>
        <w:jc w:val="center"/>
        <w:rPr>
          <w:rFonts w:asciiTheme="majorBidi" w:hAnsiTheme="majorBidi" w:cstheme="majorBidi"/>
          <w:b/>
          <w:bCs/>
          <w:sz w:val="24"/>
          <w:szCs w:val="22"/>
        </w:rPr>
      </w:pPr>
      <w:r w:rsidRPr="00091A5A">
        <w:rPr>
          <w:rFonts w:asciiTheme="majorBidi" w:hAnsiTheme="majorBidi" w:cstheme="majorBidi"/>
          <w:sz w:val="24"/>
          <w:szCs w:val="22"/>
        </w:rPr>
        <w:t>(On new page)</w:t>
      </w:r>
    </w:p>
    <w:p w:rsidR="00D37159" w:rsidRDefault="00D37159" w:rsidP="009A1DBD">
      <w:pPr>
        <w:ind w:firstLine="720"/>
        <w:jc w:val="center"/>
        <w:rPr>
          <w:rFonts w:asciiTheme="majorBidi" w:hAnsiTheme="majorBidi" w:cstheme="majorBidi"/>
          <w:b/>
          <w:bCs/>
          <w:sz w:val="32"/>
          <w:szCs w:val="32"/>
        </w:rPr>
        <w:sectPr w:rsidR="00D37159" w:rsidSect="00755858">
          <w:headerReference w:type="default" r:id="rId19"/>
          <w:footerReference w:type="default" r:id="rId20"/>
          <w:pgSz w:w="11907" w:h="16839" w:code="9"/>
          <w:pgMar w:top="1440" w:right="1440" w:bottom="1440" w:left="2160" w:header="720" w:footer="720" w:gutter="0"/>
          <w:pgNumType w:start="1"/>
          <w:cols w:space="720"/>
          <w:docGrid w:linePitch="381"/>
        </w:sectPr>
      </w:pPr>
    </w:p>
    <w:p w:rsidR="009A1DBD" w:rsidRPr="009A1DBD" w:rsidRDefault="00CA2C3A" w:rsidP="009A1DBD">
      <w:pPr>
        <w:ind w:firstLine="720"/>
        <w:jc w:val="center"/>
        <w:rPr>
          <w:rFonts w:asciiTheme="majorBidi" w:hAnsiTheme="majorBidi" w:cstheme="majorBidi"/>
          <w:b/>
          <w:bCs/>
          <w:sz w:val="32"/>
          <w:szCs w:val="32"/>
        </w:rPr>
      </w:pPr>
      <w:r w:rsidRPr="009A1DBD">
        <w:rPr>
          <w:rFonts w:asciiTheme="majorBidi" w:hAnsiTheme="majorBidi" w:cstheme="majorBidi"/>
          <w:b/>
          <w:bCs/>
          <w:sz w:val="32"/>
          <w:szCs w:val="32"/>
        </w:rPr>
        <w:lastRenderedPageBreak/>
        <w:t>REFERENCES</w:t>
      </w:r>
      <w:r w:rsidR="00091A5A">
        <w:rPr>
          <w:rFonts w:asciiTheme="majorBidi" w:hAnsiTheme="majorBidi" w:cstheme="majorBidi"/>
          <w:b/>
          <w:bCs/>
          <w:sz w:val="32"/>
          <w:szCs w:val="32"/>
        </w:rPr>
        <w:t xml:space="preserve"> </w:t>
      </w:r>
      <w:r w:rsidR="00091A5A">
        <w:rPr>
          <w:rFonts w:asciiTheme="majorBidi" w:hAnsiTheme="majorBidi" w:cstheme="majorBidi"/>
          <w:b/>
          <w:bCs/>
          <w:sz w:val="32"/>
          <w:szCs w:val="28"/>
        </w:rPr>
        <w:t>(Centered, 16 Bold)</w:t>
      </w:r>
    </w:p>
    <w:p w:rsidR="009A1DBD" w:rsidRDefault="009A1DBD" w:rsidP="009A1DBD">
      <w:pPr>
        <w:pStyle w:val="ListParagraph"/>
        <w:ind w:left="540" w:firstLine="180"/>
        <w:jc w:val="center"/>
        <w:rPr>
          <w:rFonts w:asciiTheme="majorBidi" w:hAnsiTheme="majorBidi" w:cstheme="majorBidi"/>
          <w:sz w:val="22"/>
          <w:szCs w:val="20"/>
        </w:rPr>
      </w:pPr>
      <w:r w:rsidRPr="00091A5A">
        <w:rPr>
          <w:rFonts w:asciiTheme="majorBidi" w:hAnsiTheme="majorBidi" w:cstheme="majorBidi"/>
          <w:sz w:val="22"/>
          <w:szCs w:val="20"/>
        </w:rPr>
        <w:t>(On new page)</w:t>
      </w:r>
    </w:p>
    <w:p w:rsidR="00E50F00" w:rsidRDefault="00E50F00" w:rsidP="0014401B">
      <w:pPr>
        <w:pStyle w:val="ListParagraph"/>
        <w:spacing w:before="120" w:after="120" w:line="360" w:lineRule="auto"/>
        <w:ind w:left="360"/>
        <w:jc w:val="both"/>
        <w:rPr>
          <w:sz w:val="24"/>
          <w:highlight w:val="yellow"/>
        </w:rPr>
      </w:pPr>
    </w:p>
    <w:p w:rsidR="00A95BDF" w:rsidRPr="00A95BDF" w:rsidRDefault="00A95BDF" w:rsidP="00A95BDF">
      <w:pPr>
        <w:pStyle w:val="EndNoteBibliography"/>
        <w:spacing w:after="0"/>
        <w:ind w:left="720" w:hanging="720"/>
      </w:pPr>
      <w:r>
        <w:rPr>
          <w:sz w:val="24"/>
          <w:highlight w:val="yellow"/>
        </w:rPr>
        <w:fldChar w:fldCharType="begin"/>
      </w:r>
      <w:r>
        <w:rPr>
          <w:sz w:val="24"/>
          <w:highlight w:val="yellow"/>
        </w:rPr>
        <w:instrText xml:space="preserve"> ADDIN EN.REFLIST </w:instrText>
      </w:r>
      <w:r>
        <w:rPr>
          <w:sz w:val="24"/>
          <w:highlight w:val="yellow"/>
        </w:rPr>
        <w:fldChar w:fldCharType="separate"/>
      </w:r>
      <w:bookmarkStart w:id="5" w:name="_ENREF_1"/>
      <w:r w:rsidRPr="00A95BDF">
        <w:t xml:space="preserve">BANNATYNE, B. A., LIU, T. T., HAMMAR, I., STECINA, K., JANKOWSKA, E. &amp; MAXWELL, D. J. 2009. Excitatory and inhibitory intermediate zone interneurons in pathways from feline group I and II afferents: differences in axonal projections and input. </w:t>
      </w:r>
      <w:r w:rsidRPr="00A95BDF">
        <w:rPr>
          <w:i/>
        </w:rPr>
        <w:t>The Journal of Physiology,</w:t>
      </w:r>
      <w:r w:rsidRPr="00A95BDF">
        <w:t xml:space="preserve"> 587</w:t>
      </w:r>
      <w:r w:rsidRPr="00A95BDF">
        <w:rPr>
          <w:b/>
        </w:rPr>
        <w:t>,</w:t>
      </w:r>
      <w:r w:rsidRPr="00A95BDF">
        <w:t xml:space="preserve"> 379-399.</w:t>
      </w:r>
      <w:bookmarkEnd w:id="5"/>
    </w:p>
    <w:p w:rsidR="00A95BDF" w:rsidRPr="00A95BDF" w:rsidRDefault="00A95BDF" w:rsidP="00A95BDF">
      <w:pPr>
        <w:pStyle w:val="EndNoteBibliography"/>
        <w:spacing w:after="0"/>
        <w:ind w:left="720" w:hanging="720"/>
      </w:pPr>
      <w:bookmarkStart w:id="6" w:name="_ENREF_2"/>
      <w:r w:rsidRPr="00A95BDF">
        <w:t xml:space="preserve">BRUCE, K. &amp; GROFOVA, I. </w:t>
      </w:r>
      <w:r w:rsidRPr="00A95BDF">
        <w:rPr>
          <w:i/>
        </w:rPr>
        <w:t xml:space="preserve">Notes on a light and electron microscopic double-labeling method combining anterograde tracing with Phaseolus vulgaris leucoagglutinin and retrograde tracing with cholera toxin subunit B </w:t>
      </w:r>
      <w:r w:rsidRPr="00A95BDF">
        <w:t xml:space="preserve">[Online]. Available: </w:t>
      </w:r>
      <w:hyperlink r:id="rId21" w:history="1">
        <w:r w:rsidRPr="00A95BDF">
          <w:rPr>
            <w:rStyle w:val="Hyperlink"/>
          </w:rPr>
          <w:t>http://www.sciencedirect.com/science/article/pii/016502709290040K</w:t>
        </w:r>
      </w:hyperlink>
      <w:r w:rsidRPr="00A95BDF">
        <w:t xml:space="preserve"> [Accessed 1-2 45].</w:t>
      </w:r>
      <w:bookmarkEnd w:id="6"/>
    </w:p>
    <w:p w:rsidR="00A95BDF" w:rsidRPr="00A95BDF" w:rsidRDefault="00A95BDF" w:rsidP="00A95BDF">
      <w:pPr>
        <w:pStyle w:val="EndNoteBibliography"/>
        <w:ind w:left="720" w:hanging="720"/>
      </w:pPr>
      <w:bookmarkStart w:id="7" w:name="_ENREF_3"/>
      <w:r w:rsidRPr="00A95BDF">
        <w:t xml:space="preserve">GRANT, G., KOERBER, H. R. &amp; GEORGE, P. 2004. Spinal Cord Cytoarchitecture. </w:t>
      </w:r>
      <w:r w:rsidRPr="00A95BDF">
        <w:rPr>
          <w:i/>
        </w:rPr>
        <w:t>The Rat Nervous System (Third Edition).</w:t>
      </w:r>
      <w:r w:rsidRPr="00A95BDF">
        <w:t xml:space="preserve"> Burlington: Academic Press.</w:t>
      </w:r>
      <w:bookmarkEnd w:id="7"/>
    </w:p>
    <w:p w:rsidR="00487B34" w:rsidRPr="00701EFD" w:rsidRDefault="00A95BDF" w:rsidP="00A95BDF">
      <w:pPr>
        <w:pStyle w:val="ListParagraph"/>
        <w:spacing w:before="120" w:after="120" w:line="360" w:lineRule="auto"/>
        <w:ind w:left="360"/>
        <w:jc w:val="both"/>
        <w:rPr>
          <w:sz w:val="24"/>
          <w:highlight w:val="yellow"/>
        </w:rPr>
      </w:pPr>
      <w:r>
        <w:rPr>
          <w:sz w:val="24"/>
          <w:highlight w:val="yellow"/>
        </w:rPr>
        <w:fldChar w:fldCharType="end"/>
      </w:r>
      <w:bookmarkStart w:id="8" w:name="_GoBack"/>
      <w:bookmarkEnd w:id="8"/>
    </w:p>
    <w:sectPr w:rsidR="00487B34" w:rsidRPr="00701EFD" w:rsidSect="00D37159">
      <w:headerReference w:type="default" r:id="rId22"/>
      <w:pgSz w:w="11907" w:h="16839" w:code="9"/>
      <w:pgMar w:top="1440" w:right="1440" w:bottom="1440" w:left="2160" w:header="720" w:footer="720" w:gutter="0"/>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0D81" w:rsidRDefault="00810D81" w:rsidP="007B7EBE">
      <w:pPr>
        <w:spacing w:after="0" w:line="240" w:lineRule="auto"/>
      </w:pPr>
      <w:r>
        <w:separator/>
      </w:r>
    </w:p>
  </w:endnote>
  <w:endnote w:type="continuationSeparator" w:id="0">
    <w:p w:rsidR="00810D81" w:rsidRDefault="00810D81" w:rsidP="007B7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MT">
    <w:altName w:val="Arial Unicode MS"/>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4123"/>
      <w:docPartObj>
        <w:docPartGallery w:val="Page Numbers (Bottom of Page)"/>
        <w:docPartUnique/>
      </w:docPartObj>
    </w:sdtPr>
    <w:sdtEndPr/>
    <w:sdtContent>
      <w:p w:rsidR="000B27A5" w:rsidRDefault="00AF511B">
        <w:pPr>
          <w:pStyle w:val="Footer"/>
          <w:jc w:val="center"/>
        </w:pPr>
        <w:r>
          <w:fldChar w:fldCharType="begin"/>
        </w:r>
        <w:r>
          <w:instrText xml:space="preserve"> PAGE   \* MERGEFORMAT </w:instrText>
        </w:r>
        <w:r>
          <w:fldChar w:fldCharType="separate"/>
        </w:r>
        <w:r w:rsidR="00A95BDF">
          <w:rPr>
            <w:noProof/>
          </w:rPr>
          <w:t>i</w:t>
        </w:r>
        <w:r>
          <w:rPr>
            <w:noProof/>
          </w:rPr>
          <w:fldChar w:fldCharType="end"/>
        </w:r>
      </w:p>
    </w:sdtContent>
  </w:sdt>
  <w:p w:rsidR="00986A6A" w:rsidRDefault="00986A6A" w:rsidP="004A4704">
    <w:pPr>
      <w:pStyle w:val="Footer"/>
      <w:tabs>
        <w:tab w:val="clear" w:pos="4680"/>
        <w:tab w:val="clear" w:pos="9360"/>
        <w:tab w:val="left" w:pos="716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7140" w:rsidRDefault="000B27A5" w:rsidP="000B27A5">
    <w:pPr>
      <w:pStyle w:val="Footer"/>
      <w:tabs>
        <w:tab w:val="left" w:pos="2802"/>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A5" w:rsidRDefault="000B27A5" w:rsidP="000B27A5">
    <w:pPr>
      <w:pStyle w:val="Footer"/>
      <w:tabs>
        <w:tab w:val="clear" w:pos="4680"/>
        <w:tab w:val="clear" w:pos="9360"/>
        <w:tab w:val="left" w:pos="2802"/>
        <w:tab w:val="left" w:pos="3694"/>
      </w:tabs>
    </w:pPr>
    <w:r>
      <w:tab/>
    </w: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A5" w:rsidRPr="000B27A5" w:rsidRDefault="000B27A5" w:rsidP="000B27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258" w:rsidRPr="000B27A5" w:rsidRDefault="00CC6258" w:rsidP="000B27A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4139"/>
      <w:docPartObj>
        <w:docPartGallery w:val="Page Numbers (Bottom of Page)"/>
        <w:docPartUnique/>
      </w:docPartObj>
    </w:sdtPr>
    <w:sdtEndPr/>
    <w:sdtContent>
      <w:p w:rsidR="00CC6258" w:rsidRDefault="00AF511B">
        <w:pPr>
          <w:pStyle w:val="Footer"/>
          <w:jc w:val="center"/>
        </w:pPr>
        <w:r>
          <w:fldChar w:fldCharType="begin"/>
        </w:r>
        <w:r>
          <w:instrText xml:space="preserve"> PAGE   \* MERGEFORMAT </w:instrText>
        </w:r>
        <w:r>
          <w:fldChar w:fldCharType="separate"/>
        </w:r>
        <w:r w:rsidR="00A95BDF">
          <w:rPr>
            <w:noProof/>
          </w:rPr>
          <w:t>viii</w:t>
        </w:r>
        <w:r>
          <w:rPr>
            <w:noProof/>
          </w:rPr>
          <w:fldChar w:fldCharType="end"/>
        </w:r>
      </w:p>
    </w:sdtContent>
  </w:sdt>
  <w:p w:rsidR="00CC6258" w:rsidRPr="000B27A5" w:rsidRDefault="00CC6258" w:rsidP="00D74B64">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64141"/>
      <w:docPartObj>
        <w:docPartGallery w:val="Page Numbers (Bottom of Page)"/>
        <w:docPartUnique/>
      </w:docPartObj>
    </w:sdtPr>
    <w:sdtEndPr/>
    <w:sdtContent>
      <w:p w:rsidR="00755858" w:rsidRDefault="00AF511B">
        <w:pPr>
          <w:pStyle w:val="Footer"/>
          <w:jc w:val="center"/>
        </w:pPr>
        <w:r>
          <w:fldChar w:fldCharType="begin"/>
        </w:r>
        <w:r>
          <w:instrText xml:space="preserve"> PAGE   \* MERGEFORMAT </w:instrText>
        </w:r>
        <w:r>
          <w:fldChar w:fldCharType="separate"/>
        </w:r>
        <w:r w:rsidR="00A95BDF">
          <w:rPr>
            <w:noProof/>
          </w:rPr>
          <w:t>1</w:t>
        </w:r>
        <w:r>
          <w:rPr>
            <w:noProof/>
          </w:rPr>
          <w:fldChar w:fldCharType="end"/>
        </w:r>
      </w:p>
    </w:sdtContent>
  </w:sdt>
  <w:p w:rsidR="00755858" w:rsidRPr="000B27A5" w:rsidRDefault="00755858" w:rsidP="000B27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0D81" w:rsidRDefault="00810D81" w:rsidP="007B7EBE">
      <w:pPr>
        <w:spacing w:after="0" w:line="240" w:lineRule="auto"/>
      </w:pPr>
      <w:r>
        <w:separator/>
      </w:r>
    </w:p>
  </w:footnote>
  <w:footnote w:type="continuationSeparator" w:id="0">
    <w:p w:rsidR="00810D81" w:rsidRDefault="00810D81" w:rsidP="007B7E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A5" w:rsidRDefault="000B27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A5" w:rsidRDefault="000B27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6258" w:rsidRDefault="00CC625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7ABE" w:rsidRPr="000A11B3" w:rsidRDefault="00127ABE" w:rsidP="000A11B3">
    <w:pPr>
      <w:pStyle w:val="Header"/>
      <w:rPr>
        <w:szCs w:val="2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858" w:rsidRPr="00D74B64" w:rsidRDefault="00D74B64" w:rsidP="00D74B64">
    <w:pPr>
      <w:pStyle w:val="Header"/>
      <w:jc w:val="center"/>
      <w:rPr>
        <w:sz w:val="24"/>
      </w:rPr>
    </w:pPr>
    <w:r>
      <w:rPr>
        <w:sz w:val="24"/>
      </w:rPr>
      <w:t>1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7159" w:rsidRPr="00D74B64" w:rsidRDefault="00D37159" w:rsidP="00D74B64">
    <w:pPr>
      <w:pStyle w:val="Header"/>
      <w:jc w:val="center"/>
      <w:rPr>
        <w:sz w:val="24"/>
      </w:rPr>
    </w:pPr>
    <w:r>
      <w:rPr>
        <w:sz w:val="24"/>
      </w:rPr>
      <w:t>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727B5"/>
    <w:multiLevelType w:val="multilevel"/>
    <w:tmpl w:val="17EC110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93D253F"/>
    <w:multiLevelType w:val="hybridMultilevel"/>
    <w:tmpl w:val="01CAE964"/>
    <w:lvl w:ilvl="0" w:tplc="04090013">
      <w:start w:val="1"/>
      <w:numFmt w:val="upperRoman"/>
      <w:lvlText w:val="%1."/>
      <w:lvlJc w:val="right"/>
      <w:pPr>
        <w:ind w:left="360" w:hanging="360"/>
      </w:pPr>
      <w:rPr>
        <w:rFonts w:hint="default"/>
      </w:rPr>
    </w:lvl>
    <w:lvl w:ilvl="1" w:tplc="0409001B">
      <w:start w:val="1"/>
      <w:numFmt w:val="lowerRoman"/>
      <w:lvlText w:val="%2."/>
      <w:lvlJc w:val="righ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BA1543D"/>
    <w:multiLevelType w:val="hybridMultilevel"/>
    <w:tmpl w:val="C4D226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900ADB"/>
    <w:multiLevelType w:val="multilevel"/>
    <w:tmpl w:val="5630F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6D6871"/>
    <w:multiLevelType w:val="hybridMultilevel"/>
    <w:tmpl w:val="2B24502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A4E313F"/>
    <w:multiLevelType w:val="multilevel"/>
    <w:tmpl w:val="F4F4DB4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nsid w:val="2AF9540C"/>
    <w:multiLevelType w:val="multilevel"/>
    <w:tmpl w:val="39364D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B2202D3"/>
    <w:multiLevelType w:val="multilevel"/>
    <w:tmpl w:val="05C24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7B136D2"/>
    <w:multiLevelType w:val="multilevel"/>
    <w:tmpl w:val="9FC6D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BAA326F"/>
    <w:multiLevelType w:val="multilevel"/>
    <w:tmpl w:val="1A605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F6D6F4C"/>
    <w:multiLevelType w:val="multilevel"/>
    <w:tmpl w:val="0F30F4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8167D06"/>
    <w:multiLevelType w:val="multilevel"/>
    <w:tmpl w:val="68282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8364815"/>
    <w:multiLevelType w:val="multilevel"/>
    <w:tmpl w:val="41FA80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5A1E7F33"/>
    <w:multiLevelType w:val="multilevel"/>
    <w:tmpl w:val="1200FF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F735B5A"/>
    <w:multiLevelType w:val="multilevel"/>
    <w:tmpl w:val="BCEC57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0025EE6"/>
    <w:multiLevelType w:val="multilevel"/>
    <w:tmpl w:val="E62E282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1884082"/>
    <w:multiLevelType w:val="hybridMultilevel"/>
    <w:tmpl w:val="AE3EF372"/>
    <w:lvl w:ilvl="0" w:tplc="2CBCA3C8">
      <w:start w:val="1"/>
      <w:numFmt w:val="decimal"/>
      <w:lvlText w:val="%1."/>
      <w:lvlJc w:val="left"/>
      <w:pPr>
        <w:ind w:left="360" w:hanging="360"/>
      </w:pPr>
      <w:rPr>
        <w:rFonts w:ascii="Times New Roman" w:hAnsi="Times New Roman" w:cs="Times New Roman" w:hint="default"/>
        <w:sz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9C258E7"/>
    <w:multiLevelType w:val="multilevel"/>
    <w:tmpl w:val="D0A87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2"/>
  </w:num>
  <w:num w:numId="3">
    <w:abstractNumId w:val="13"/>
  </w:num>
  <w:num w:numId="4">
    <w:abstractNumId w:val="14"/>
  </w:num>
  <w:num w:numId="5">
    <w:abstractNumId w:val="8"/>
  </w:num>
  <w:num w:numId="6">
    <w:abstractNumId w:val="3"/>
  </w:num>
  <w:num w:numId="7">
    <w:abstractNumId w:val="7"/>
  </w:num>
  <w:num w:numId="8">
    <w:abstractNumId w:val="10"/>
  </w:num>
  <w:num w:numId="9">
    <w:abstractNumId w:val="17"/>
  </w:num>
  <w:num w:numId="10">
    <w:abstractNumId w:val="11"/>
  </w:num>
  <w:num w:numId="11">
    <w:abstractNumId w:val="6"/>
  </w:num>
  <w:num w:numId="12">
    <w:abstractNumId w:val="9"/>
  </w:num>
  <w:num w:numId="13">
    <w:abstractNumId w:val="2"/>
  </w:num>
  <w:num w:numId="14">
    <w:abstractNumId w:val="5"/>
  </w:num>
  <w:num w:numId="15">
    <w:abstractNumId w:val="1"/>
  </w:num>
  <w:num w:numId="16">
    <w:abstractNumId w:val="4"/>
  </w:num>
  <w:num w:numId="17">
    <w:abstractNumId w:val="15"/>
  </w:num>
  <w:num w:numId="18">
    <w:abstractNumId w:val="1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4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81D80"/>
    <w:rsid w:val="000001E3"/>
    <w:rsid w:val="0000053C"/>
    <w:rsid w:val="00000FE6"/>
    <w:rsid w:val="00001D88"/>
    <w:rsid w:val="00001ECC"/>
    <w:rsid w:val="0000401B"/>
    <w:rsid w:val="000043F9"/>
    <w:rsid w:val="000047A2"/>
    <w:rsid w:val="000112D0"/>
    <w:rsid w:val="00011A19"/>
    <w:rsid w:val="00013FB6"/>
    <w:rsid w:val="00014050"/>
    <w:rsid w:val="00014CBC"/>
    <w:rsid w:val="00015092"/>
    <w:rsid w:val="000154D0"/>
    <w:rsid w:val="000163A1"/>
    <w:rsid w:val="00016D07"/>
    <w:rsid w:val="00016D5A"/>
    <w:rsid w:val="00017C9D"/>
    <w:rsid w:val="0002182F"/>
    <w:rsid w:val="000237B8"/>
    <w:rsid w:val="000244DC"/>
    <w:rsid w:val="0002465F"/>
    <w:rsid w:val="0002580F"/>
    <w:rsid w:val="00026B7E"/>
    <w:rsid w:val="00027FA4"/>
    <w:rsid w:val="00030335"/>
    <w:rsid w:val="000305CC"/>
    <w:rsid w:val="000309E8"/>
    <w:rsid w:val="00030A7B"/>
    <w:rsid w:val="00030C6B"/>
    <w:rsid w:val="00030EFD"/>
    <w:rsid w:val="00030F70"/>
    <w:rsid w:val="0003165B"/>
    <w:rsid w:val="00031DB4"/>
    <w:rsid w:val="00033060"/>
    <w:rsid w:val="00034944"/>
    <w:rsid w:val="00034E48"/>
    <w:rsid w:val="0003533D"/>
    <w:rsid w:val="0003573B"/>
    <w:rsid w:val="0003664B"/>
    <w:rsid w:val="000379A5"/>
    <w:rsid w:val="00040046"/>
    <w:rsid w:val="0004059F"/>
    <w:rsid w:val="00040A74"/>
    <w:rsid w:val="0004100D"/>
    <w:rsid w:val="0004226F"/>
    <w:rsid w:val="0004405A"/>
    <w:rsid w:val="000442C1"/>
    <w:rsid w:val="00046704"/>
    <w:rsid w:val="000472DD"/>
    <w:rsid w:val="00050241"/>
    <w:rsid w:val="000519D6"/>
    <w:rsid w:val="00051C44"/>
    <w:rsid w:val="00052A27"/>
    <w:rsid w:val="00053304"/>
    <w:rsid w:val="00053A22"/>
    <w:rsid w:val="000545C7"/>
    <w:rsid w:val="00055347"/>
    <w:rsid w:val="0005740C"/>
    <w:rsid w:val="00057B4B"/>
    <w:rsid w:val="00057BEF"/>
    <w:rsid w:val="00060266"/>
    <w:rsid w:val="0006108B"/>
    <w:rsid w:val="00061393"/>
    <w:rsid w:val="00061B5F"/>
    <w:rsid w:val="00064833"/>
    <w:rsid w:val="00064BA2"/>
    <w:rsid w:val="000655F5"/>
    <w:rsid w:val="0006562C"/>
    <w:rsid w:val="0006703E"/>
    <w:rsid w:val="000703D8"/>
    <w:rsid w:val="0007068A"/>
    <w:rsid w:val="00070F58"/>
    <w:rsid w:val="00071E5F"/>
    <w:rsid w:val="000724F5"/>
    <w:rsid w:val="00073A5B"/>
    <w:rsid w:val="00075FAA"/>
    <w:rsid w:val="000769FB"/>
    <w:rsid w:val="00077334"/>
    <w:rsid w:val="00077F4E"/>
    <w:rsid w:val="000814A8"/>
    <w:rsid w:val="00081A71"/>
    <w:rsid w:val="000824E0"/>
    <w:rsid w:val="00083D8F"/>
    <w:rsid w:val="000846DA"/>
    <w:rsid w:val="00084764"/>
    <w:rsid w:val="0008534B"/>
    <w:rsid w:val="00086211"/>
    <w:rsid w:val="00086787"/>
    <w:rsid w:val="000906C9"/>
    <w:rsid w:val="000915BE"/>
    <w:rsid w:val="00091A5A"/>
    <w:rsid w:val="0009200D"/>
    <w:rsid w:val="00093015"/>
    <w:rsid w:val="000933E6"/>
    <w:rsid w:val="00093B47"/>
    <w:rsid w:val="00093BE6"/>
    <w:rsid w:val="00093CA8"/>
    <w:rsid w:val="000941D0"/>
    <w:rsid w:val="00096056"/>
    <w:rsid w:val="000A045F"/>
    <w:rsid w:val="000A0623"/>
    <w:rsid w:val="000A09A9"/>
    <w:rsid w:val="000A11B3"/>
    <w:rsid w:val="000A122E"/>
    <w:rsid w:val="000A1702"/>
    <w:rsid w:val="000A28C2"/>
    <w:rsid w:val="000A39D7"/>
    <w:rsid w:val="000A43B3"/>
    <w:rsid w:val="000A4617"/>
    <w:rsid w:val="000A4719"/>
    <w:rsid w:val="000A6823"/>
    <w:rsid w:val="000B0349"/>
    <w:rsid w:val="000B03D2"/>
    <w:rsid w:val="000B0CDB"/>
    <w:rsid w:val="000B1A7B"/>
    <w:rsid w:val="000B27A5"/>
    <w:rsid w:val="000B6171"/>
    <w:rsid w:val="000B6AF1"/>
    <w:rsid w:val="000B6F95"/>
    <w:rsid w:val="000C08B2"/>
    <w:rsid w:val="000C1AC4"/>
    <w:rsid w:val="000C33F1"/>
    <w:rsid w:val="000C38CA"/>
    <w:rsid w:val="000C4274"/>
    <w:rsid w:val="000C59DB"/>
    <w:rsid w:val="000C5B1D"/>
    <w:rsid w:val="000C6027"/>
    <w:rsid w:val="000C602B"/>
    <w:rsid w:val="000C6453"/>
    <w:rsid w:val="000C6BE7"/>
    <w:rsid w:val="000D1DE9"/>
    <w:rsid w:val="000D24AF"/>
    <w:rsid w:val="000D3E98"/>
    <w:rsid w:val="000D569D"/>
    <w:rsid w:val="000D5710"/>
    <w:rsid w:val="000D6631"/>
    <w:rsid w:val="000D73B3"/>
    <w:rsid w:val="000D78CD"/>
    <w:rsid w:val="000D7D33"/>
    <w:rsid w:val="000E1852"/>
    <w:rsid w:val="000E2024"/>
    <w:rsid w:val="000E2D64"/>
    <w:rsid w:val="000E37D7"/>
    <w:rsid w:val="000E39D1"/>
    <w:rsid w:val="000E3F20"/>
    <w:rsid w:val="000E4542"/>
    <w:rsid w:val="000E4D8F"/>
    <w:rsid w:val="000E4F49"/>
    <w:rsid w:val="000E504B"/>
    <w:rsid w:val="000E6623"/>
    <w:rsid w:val="000E7434"/>
    <w:rsid w:val="000E7BF5"/>
    <w:rsid w:val="000F1882"/>
    <w:rsid w:val="000F26F4"/>
    <w:rsid w:val="000F2DE2"/>
    <w:rsid w:val="000F3032"/>
    <w:rsid w:val="000F3431"/>
    <w:rsid w:val="000F39FB"/>
    <w:rsid w:val="000F42AE"/>
    <w:rsid w:val="000F492E"/>
    <w:rsid w:val="000F575F"/>
    <w:rsid w:val="000F5A64"/>
    <w:rsid w:val="000F6529"/>
    <w:rsid w:val="000F6571"/>
    <w:rsid w:val="000F73A4"/>
    <w:rsid w:val="000F7946"/>
    <w:rsid w:val="000F7B3C"/>
    <w:rsid w:val="000F7C27"/>
    <w:rsid w:val="001018D1"/>
    <w:rsid w:val="001025F3"/>
    <w:rsid w:val="0010335A"/>
    <w:rsid w:val="001038D1"/>
    <w:rsid w:val="00103BFD"/>
    <w:rsid w:val="00104935"/>
    <w:rsid w:val="00104F22"/>
    <w:rsid w:val="00105E5F"/>
    <w:rsid w:val="00106344"/>
    <w:rsid w:val="001077C8"/>
    <w:rsid w:val="0011070C"/>
    <w:rsid w:val="00110F88"/>
    <w:rsid w:val="0011158C"/>
    <w:rsid w:val="00111DF2"/>
    <w:rsid w:val="00111E6D"/>
    <w:rsid w:val="001124BB"/>
    <w:rsid w:val="0011571A"/>
    <w:rsid w:val="00115E51"/>
    <w:rsid w:val="00116B97"/>
    <w:rsid w:val="001178A7"/>
    <w:rsid w:val="00117960"/>
    <w:rsid w:val="00117ED5"/>
    <w:rsid w:val="0012006D"/>
    <w:rsid w:val="00120BFE"/>
    <w:rsid w:val="00121C0D"/>
    <w:rsid w:val="00121F14"/>
    <w:rsid w:val="0012285C"/>
    <w:rsid w:val="001248F9"/>
    <w:rsid w:val="00125071"/>
    <w:rsid w:val="001251E4"/>
    <w:rsid w:val="0012583D"/>
    <w:rsid w:val="00125EE4"/>
    <w:rsid w:val="0012727F"/>
    <w:rsid w:val="00127ABE"/>
    <w:rsid w:val="00127C27"/>
    <w:rsid w:val="001303CD"/>
    <w:rsid w:val="00130F42"/>
    <w:rsid w:val="0013116B"/>
    <w:rsid w:val="00131FDE"/>
    <w:rsid w:val="001322AD"/>
    <w:rsid w:val="00133E53"/>
    <w:rsid w:val="001353D5"/>
    <w:rsid w:val="00135D52"/>
    <w:rsid w:val="00137B1F"/>
    <w:rsid w:val="00143BEE"/>
    <w:rsid w:val="0014401B"/>
    <w:rsid w:val="001449F7"/>
    <w:rsid w:val="00144AD3"/>
    <w:rsid w:val="00144D5C"/>
    <w:rsid w:val="001456B9"/>
    <w:rsid w:val="00151D82"/>
    <w:rsid w:val="00152008"/>
    <w:rsid w:val="0015296F"/>
    <w:rsid w:val="001537FF"/>
    <w:rsid w:val="00153B5B"/>
    <w:rsid w:val="00155555"/>
    <w:rsid w:val="0015574C"/>
    <w:rsid w:val="001557FE"/>
    <w:rsid w:val="001560EC"/>
    <w:rsid w:val="001568C8"/>
    <w:rsid w:val="0015742B"/>
    <w:rsid w:val="001579FB"/>
    <w:rsid w:val="00160045"/>
    <w:rsid w:val="00160BA5"/>
    <w:rsid w:val="00161F79"/>
    <w:rsid w:val="00162228"/>
    <w:rsid w:val="00163709"/>
    <w:rsid w:val="001640BC"/>
    <w:rsid w:val="00164FE4"/>
    <w:rsid w:val="001653ED"/>
    <w:rsid w:val="00166D3E"/>
    <w:rsid w:val="00167DBB"/>
    <w:rsid w:val="001703BE"/>
    <w:rsid w:val="00172241"/>
    <w:rsid w:val="0017229A"/>
    <w:rsid w:val="00172D38"/>
    <w:rsid w:val="00173540"/>
    <w:rsid w:val="00173CFA"/>
    <w:rsid w:val="00173FBC"/>
    <w:rsid w:val="001744B3"/>
    <w:rsid w:val="00176B1B"/>
    <w:rsid w:val="00176C5E"/>
    <w:rsid w:val="00180105"/>
    <w:rsid w:val="0018174D"/>
    <w:rsid w:val="001818D3"/>
    <w:rsid w:val="00181FB4"/>
    <w:rsid w:val="00182174"/>
    <w:rsid w:val="001821B8"/>
    <w:rsid w:val="001827E6"/>
    <w:rsid w:val="001838E6"/>
    <w:rsid w:val="00183B8F"/>
    <w:rsid w:val="00184DF7"/>
    <w:rsid w:val="001854EB"/>
    <w:rsid w:val="001858EF"/>
    <w:rsid w:val="00185D19"/>
    <w:rsid w:val="00191C33"/>
    <w:rsid w:val="00192081"/>
    <w:rsid w:val="00192EA9"/>
    <w:rsid w:val="00194615"/>
    <w:rsid w:val="00194DAD"/>
    <w:rsid w:val="00195BF0"/>
    <w:rsid w:val="00195CEE"/>
    <w:rsid w:val="0019620E"/>
    <w:rsid w:val="001A0089"/>
    <w:rsid w:val="001A0932"/>
    <w:rsid w:val="001A0D5B"/>
    <w:rsid w:val="001A1732"/>
    <w:rsid w:val="001A1C4A"/>
    <w:rsid w:val="001A2473"/>
    <w:rsid w:val="001A2BB2"/>
    <w:rsid w:val="001A2CB2"/>
    <w:rsid w:val="001A3020"/>
    <w:rsid w:val="001A38E6"/>
    <w:rsid w:val="001A4170"/>
    <w:rsid w:val="001A4930"/>
    <w:rsid w:val="001A57A4"/>
    <w:rsid w:val="001A5E06"/>
    <w:rsid w:val="001A605F"/>
    <w:rsid w:val="001A60E5"/>
    <w:rsid w:val="001A7646"/>
    <w:rsid w:val="001A7B60"/>
    <w:rsid w:val="001B0B24"/>
    <w:rsid w:val="001B3267"/>
    <w:rsid w:val="001B3620"/>
    <w:rsid w:val="001B3845"/>
    <w:rsid w:val="001B38A9"/>
    <w:rsid w:val="001B41AA"/>
    <w:rsid w:val="001B5303"/>
    <w:rsid w:val="001B5B48"/>
    <w:rsid w:val="001B5FDD"/>
    <w:rsid w:val="001B7796"/>
    <w:rsid w:val="001B77AE"/>
    <w:rsid w:val="001C0145"/>
    <w:rsid w:val="001C14F1"/>
    <w:rsid w:val="001C222A"/>
    <w:rsid w:val="001C359E"/>
    <w:rsid w:val="001C36D6"/>
    <w:rsid w:val="001C5E17"/>
    <w:rsid w:val="001C6EFA"/>
    <w:rsid w:val="001C779A"/>
    <w:rsid w:val="001C7E1E"/>
    <w:rsid w:val="001D1122"/>
    <w:rsid w:val="001D35E0"/>
    <w:rsid w:val="001D36CA"/>
    <w:rsid w:val="001D5BC7"/>
    <w:rsid w:val="001D73D6"/>
    <w:rsid w:val="001D7948"/>
    <w:rsid w:val="001E0DBD"/>
    <w:rsid w:val="001E1BA5"/>
    <w:rsid w:val="001E2258"/>
    <w:rsid w:val="001E246C"/>
    <w:rsid w:val="001E2691"/>
    <w:rsid w:val="001E4A4C"/>
    <w:rsid w:val="001E76BE"/>
    <w:rsid w:val="001F05D2"/>
    <w:rsid w:val="001F0DFE"/>
    <w:rsid w:val="001F2346"/>
    <w:rsid w:val="001F269F"/>
    <w:rsid w:val="001F2B58"/>
    <w:rsid w:val="001F35F7"/>
    <w:rsid w:val="001F361D"/>
    <w:rsid w:val="001F3BD2"/>
    <w:rsid w:val="001F40B8"/>
    <w:rsid w:val="001F44A9"/>
    <w:rsid w:val="001F6465"/>
    <w:rsid w:val="001F6B29"/>
    <w:rsid w:val="001F7589"/>
    <w:rsid w:val="001F767A"/>
    <w:rsid w:val="002020EA"/>
    <w:rsid w:val="002022AC"/>
    <w:rsid w:val="002026E4"/>
    <w:rsid w:val="00202962"/>
    <w:rsid w:val="002055E3"/>
    <w:rsid w:val="0020565B"/>
    <w:rsid w:val="002079AE"/>
    <w:rsid w:val="00207DB6"/>
    <w:rsid w:val="002104CC"/>
    <w:rsid w:val="0021149F"/>
    <w:rsid w:val="00213499"/>
    <w:rsid w:val="00213B46"/>
    <w:rsid w:val="002149CE"/>
    <w:rsid w:val="002157AC"/>
    <w:rsid w:val="00216E2D"/>
    <w:rsid w:val="0021729B"/>
    <w:rsid w:val="00217811"/>
    <w:rsid w:val="00226688"/>
    <w:rsid w:val="0022688D"/>
    <w:rsid w:val="00226EE3"/>
    <w:rsid w:val="00227F8E"/>
    <w:rsid w:val="002302E0"/>
    <w:rsid w:val="00231088"/>
    <w:rsid w:val="002310A4"/>
    <w:rsid w:val="002319C0"/>
    <w:rsid w:val="00231C5A"/>
    <w:rsid w:val="00232CCC"/>
    <w:rsid w:val="00233FDF"/>
    <w:rsid w:val="002359FF"/>
    <w:rsid w:val="002366AB"/>
    <w:rsid w:val="0023689B"/>
    <w:rsid w:val="0023746B"/>
    <w:rsid w:val="00240193"/>
    <w:rsid w:val="0024055E"/>
    <w:rsid w:val="00240AF8"/>
    <w:rsid w:val="00240FB2"/>
    <w:rsid w:val="0024119B"/>
    <w:rsid w:val="0024125E"/>
    <w:rsid w:val="002417C5"/>
    <w:rsid w:val="00241A5C"/>
    <w:rsid w:val="00241A7C"/>
    <w:rsid w:val="00243BD0"/>
    <w:rsid w:val="00244895"/>
    <w:rsid w:val="00244D73"/>
    <w:rsid w:val="00245290"/>
    <w:rsid w:val="002456E8"/>
    <w:rsid w:val="00245967"/>
    <w:rsid w:val="002460D0"/>
    <w:rsid w:val="0024618A"/>
    <w:rsid w:val="00246D31"/>
    <w:rsid w:val="00247FD5"/>
    <w:rsid w:val="00250E58"/>
    <w:rsid w:val="00251B16"/>
    <w:rsid w:val="00253E6D"/>
    <w:rsid w:val="002543B2"/>
    <w:rsid w:val="00254534"/>
    <w:rsid w:val="002559EC"/>
    <w:rsid w:val="002568D3"/>
    <w:rsid w:val="0025767A"/>
    <w:rsid w:val="00257B30"/>
    <w:rsid w:val="00260195"/>
    <w:rsid w:val="00261574"/>
    <w:rsid w:val="00261BB0"/>
    <w:rsid w:val="00262364"/>
    <w:rsid w:val="00262E37"/>
    <w:rsid w:val="00263412"/>
    <w:rsid w:val="002639D2"/>
    <w:rsid w:val="002655F1"/>
    <w:rsid w:val="00266046"/>
    <w:rsid w:val="00266549"/>
    <w:rsid w:val="00266D4C"/>
    <w:rsid w:val="002673F8"/>
    <w:rsid w:val="00267B57"/>
    <w:rsid w:val="00267E18"/>
    <w:rsid w:val="00270841"/>
    <w:rsid w:val="00271D97"/>
    <w:rsid w:val="00272ED3"/>
    <w:rsid w:val="0027340F"/>
    <w:rsid w:val="0027351F"/>
    <w:rsid w:val="00273903"/>
    <w:rsid w:val="00273D63"/>
    <w:rsid w:val="00274BC8"/>
    <w:rsid w:val="002755CA"/>
    <w:rsid w:val="0027638D"/>
    <w:rsid w:val="00276CB3"/>
    <w:rsid w:val="0028107F"/>
    <w:rsid w:val="00281128"/>
    <w:rsid w:val="002829B1"/>
    <w:rsid w:val="002851F9"/>
    <w:rsid w:val="0028520B"/>
    <w:rsid w:val="00285D97"/>
    <w:rsid w:val="0028658B"/>
    <w:rsid w:val="00286BEB"/>
    <w:rsid w:val="00290F78"/>
    <w:rsid w:val="00291D1C"/>
    <w:rsid w:val="00291D83"/>
    <w:rsid w:val="002927D7"/>
    <w:rsid w:val="0029387A"/>
    <w:rsid w:val="00294509"/>
    <w:rsid w:val="0029463B"/>
    <w:rsid w:val="00294F10"/>
    <w:rsid w:val="00295BDA"/>
    <w:rsid w:val="00295E08"/>
    <w:rsid w:val="0029635F"/>
    <w:rsid w:val="00296D84"/>
    <w:rsid w:val="002A0DF3"/>
    <w:rsid w:val="002A1359"/>
    <w:rsid w:val="002A15EF"/>
    <w:rsid w:val="002A1A05"/>
    <w:rsid w:val="002A23E2"/>
    <w:rsid w:val="002A2573"/>
    <w:rsid w:val="002A28C2"/>
    <w:rsid w:val="002A3394"/>
    <w:rsid w:val="002A495E"/>
    <w:rsid w:val="002A60B9"/>
    <w:rsid w:val="002A71E8"/>
    <w:rsid w:val="002B02A0"/>
    <w:rsid w:val="002B12FE"/>
    <w:rsid w:val="002B15E2"/>
    <w:rsid w:val="002B1619"/>
    <w:rsid w:val="002B186C"/>
    <w:rsid w:val="002B18B2"/>
    <w:rsid w:val="002B3299"/>
    <w:rsid w:val="002B3B32"/>
    <w:rsid w:val="002B3C3E"/>
    <w:rsid w:val="002B416C"/>
    <w:rsid w:val="002B4522"/>
    <w:rsid w:val="002B50CA"/>
    <w:rsid w:val="002B569C"/>
    <w:rsid w:val="002B7282"/>
    <w:rsid w:val="002B73F1"/>
    <w:rsid w:val="002B77D8"/>
    <w:rsid w:val="002B7A60"/>
    <w:rsid w:val="002B7B6A"/>
    <w:rsid w:val="002C029B"/>
    <w:rsid w:val="002C126C"/>
    <w:rsid w:val="002C143A"/>
    <w:rsid w:val="002C1554"/>
    <w:rsid w:val="002C169D"/>
    <w:rsid w:val="002C186A"/>
    <w:rsid w:val="002C24FA"/>
    <w:rsid w:val="002C2833"/>
    <w:rsid w:val="002C3662"/>
    <w:rsid w:val="002C3782"/>
    <w:rsid w:val="002C396C"/>
    <w:rsid w:val="002C54AF"/>
    <w:rsid w:val="002C6919"/>
    <w:rsid w:val="002C74AA"/>
    <w:rsid w:val="002C7638"/>
    <w:rsid w:val="002D17CB"/>
    <w:rsid w:val="002D1CB5"/>
    <w:rsid w:val="002D3873"/>
    <w:rsid w:val="002D4633"/>
    <w:rsid w:val="002D4C48"/>
    <w:rsid w:val="002D53DE"/>
    <w:rsid w:val="002D5F30"/>
    <w:rsid w:val="002D642F"/>
    <w:rsid w:val="002D6B45"/>
    <w:rsid w:val="002E0897"/>
    <w:rsid w:val="002E124F"/>
    <w:rsid w:val="002E1EF2"/>
    <w:rsid w:val="002E2058"/>
    <w:rsid w:val="002E22FE"/>
    <w:rsid w:val="002E7FDE"/>
    <w:rsid w:val="002F02A4"/>
    <w:rsid w:val="002F051F"/>
    <w:rsid w:val="002F1227"/>
    <w:rsid w:val="002F136C"/>
    <w:rsid w:val="002F19F7"/>
    <w:rsid w:val="002F1BF3"/>
    <w:rsid w:val="002F2135"/>
    <w:rsid w:val="002F29BF"/>
    <w:rsid w:val="002F3D7F"/>
    <w:rsid w:val="002F41E7"/>
    <w:rsid w:val="002F6F20"/>
    <w:rsid w:val="002F762C"/>
    <w:rsid w:val="003023FE"/>
    <w:rsid w:val="0030297E"/>
    <w:rsid w:val="00302CEA"/>
    <w:rsid w:val="00302F2A"/>
    <w:rsid w:val="00304A42"/>
    <w:rsid w:val="00305DCA"/>
    <w:rsid w:val="00306329"/>
    <w:rsid w:val="0030719E"/>
    <w:rsid w:val="0030784F"/>
    <w:rsid w:val="00307A28"/>
    <w:rsid w:val="00310AD9"/>
    <w:rsid w:val="00310F79"/>
    <w:rsid w:val="00311266"/>
    <w:rsid w:val="00312013"/>
    <w:rsid w:val="0031567E"/>
    <w:rsid w:val="003163AB"/>
    <w:rsid w:val="00316497"/>
    <w:rsid w:val="0032046B"/>
    <w:rsid w:val="00321540"/>
    <w:rsid w:val="00321B67"/>
    <w:rsid w:val="00322631"/>
    <w:rsid w:val="00322BA1"/>
    <w:rsid w:val="00322D90"/>
    <w:rsid w:val="0032319F"/>
    <w:rsid w:val="00324176"/>
    <w:rsid w:val="00325136"/>
    <w:rsid w:val="00325DD7"/>
    <w:rsid w:val="0032695F"/>
    <w:rsid w:val="00326BCE"/>
    <w:rsid w:val="00326C01"/>
    <w:rsid w:val="003277EF"/>
    <w:rsid w:val="0033090F"/>
    <w:rsid w:val="00330B71"/>
    <w:rsid w:val="00330FF9"/>
    <w:rsid w:val="00331C58"/>
    <w:rsid w:val="00332509"/>
    <w:rsid w:val="00332DEA"/>
    <w:rsid w:val="00334B95"/>
    <w:rsid w:val="00335463"/>
    <w:rsid w:val="0034037F"/>
    <w:rsid w:val="003408E3"/>
    <w:rsid w:val="00340A6E"/>
    <w:rsid w:val="00341009"/>
    <w:rsid w:val="003416D6"/>
    <w:rsid w:val="00341AC8"/>
    <w:rsid w:val="00343627"/>
    <w:rsid w:val="00343EBE"/>
    <w:rsid w:val="00344332"/>
    <w:rsid w:val="00345939"/>
    <w:rsid w:val="00345F4A"/>
    <w:rsid w:val="0034776F"/>
    <w:rsid w:val="003538CE"/>
    <w:rsid w:val="00353C91"/>
    <w:rsid w:val="00353D0F"/>
    <w:rsid w:val="003560CF"/>
    <w:rsid w:val="003561B9"/>
    <w:rsid w:val="003600C3"/>
    <w:rsid w:val="0036130F"/>
    <w:rsid w:val="00361715"/>
    <w:rsid w:val="00361A4D"/>
    <w:rsid w:val="003632A6"/>
    <w:rsid w:val="00363C43"/>
    <w:rsid w:val="00364181"/>
    <w:rsid w:val="00364B97"/>
    <w:rsid w:val="00364D7D"/>
    <w:rsid w:val="003656E6"/>
    <w:rsid w:val="0036657C"/>
    <w:rsid w:val="00370B3F"/>
    <w:rsid w:val="00372EDF"/>
    <w:rsid w:val="003738D3"/>
    <w:rsid w:val="003739D0"/>
    <w:rsid w:val="00373AAD"/>
    <w:rsid w:val="00373F86"/>
    <w:rsid w:val="00374466"/>
    <w:rsid w:val="00374564"/>
    <w:rsid w:val="0037458E"/>
    <w:rsid w:val="00374C7D"/>
    <w:rsid w:val="003762EE"/>
    <w:rsid w:val="003769FB"/>
    <w:rsid w:val="00376B46"/>
    <w:rsid w:val="003810BD"/>
    <w:rsid w:val="003830E6"/>
    <w:rsid w:val="00383826"/>
    <w:rsid w:val="00385708"/>
    <w:rsid w:val="00385B38"/>
    <w:rsid w:val="00385D04"/>
    <w:rsid w:val="00385D6C"/>
    <w:rsid w:val="00386C4C"/>
    <w:rsid w:val="00386D56"/>
    <w:rsid w:val="00390909"/>
    <w:rsid w:val="00392FE7"/>
    <w:rsid w:val="00394A7E"/>
    <w:rsid w:val="00395449"/>
    <w:rsid w:val="00395457"/>
    <w:rsid w:val="00395872"/>
    <w:rsid w:val="00395B1E"/>
    <w:rsid w:val="003960D0"/>
    <w:rsid w:val="00396508"/>
    <w:rsid w:val="00397520"/>
    <w:rsid w:val="003A4B6A"/>
    <w:rsid w:val="003A553D"/>
    <w:rsid w:val="003A561A"/>
    <w:rsid w:val="003A67B7"/>
    <w:rsid w:val="003A6FA5"/>
    <w:rsid w:val="003A716F"/>
    <w:rsid w:val="003A7758"/>
    <w:rsid w:val="003B3099"/>
    <w:rsid w:val="003B3ACF"/>
    <w:rsid w:val="003B4ADB"/>
    <w:rsid w:val="003B514B"/>
    <w:rsid w:val="003B5A32"/>
    <w:rsid w:val="003C0388"/>
    <w:rsid w:val="003C056A"/>
    <w:rsid w:val="003C1156"/>
    <w:rsid w:val="003C2BDD"/>
    <w:rsid w:val="003C3027"/>
    <w:rsid w:val="003C537D"/>
    <w:rsid w:val="003C66A9"/>
    <w:rsid w:val="003C6D45"/>
    <w:rsid w:val="003C7C4E"/>
    <w:rsid w:val="003D12B0"/>
    <w:rsid w:val="003D1884"/>
    <w:rsid w:val="003D1D30"/>
    <w:rsid w:val="003D2108"/>
    <w:rsid w:val="003D2F75"/>
    <w:rsid w:val="003D3262"/>
    <w:rsid w:val="003D39EE"/>
    <w:rsid w:val="003D4693"/>
    <w:rsid w:val="003D5286"/>
    <w:rsid w:val="003D5816"/>
    <w:rsid w:val="003D6109"/>
    <w:rsid w:val="003E1B75"/>
    <w:rsid w:val="003E1D3A"/>
    <w:rsid w:val="003E3002"/>
    <w:rsid w:val="003E3CAC"/>
    <w:rsid w:val="003E435E"/>
    <w:rsid w:val="003E46BA"/>
    <w:rsid w:val="003E4884"/>
    <w:rsid w:val="003E4E3C"/>
    <w:rsid w:val="003E534A"/>
    <w:rsid w:val="003E5B78"/>
    <w:rsid w:val="003E7858"/>
    <w:rsid w:val="003E7B6A"/>
    <w:rsid w:val="003F201F"/>
    <w:rsid w:val="003F40D7"/>
    <w:rsid w:val="003F4763"/>
    <w:rsid w:val="003F7501"/>
    <w:rsid w:val="003F7BF5"/>
    <w:rsid w:val="0040005C"/>
    <w:rsid w:val="00401C2D"/>
    <w:rsid w:val="004026E4"/>
    <w:rsid w:val="004027A5"/>
    <w:rsid w:val="00402B7A"/>
    <w:rsid w:val="00402C94"/>
    <w:rsid w:val="004033E1"/>
    <w:rsid w:val="00403915"/>
    <w:rsid w:val="00403EE2"/>
    <w:rsid w:val="00404383"/>
    <w:rsid w:val="0040693B"/>
    <w:rsid w:val="00407082"/>
    <w:rsid w:val="004106DB"/>
    <w:rsid w:val="004112A1"/>
    <w:rsid w:val="00412B76"/>
    <w:rsid w:val="00413207"/>
    <w:rsid w:val="00414890"/>
    <w:rsid w:val="00414C6B"/>
    <w:rsid w:val="00415240"/>
    <w:rsid w:val="00415858"/>
    <w:rsid w:val="0041633A"/>
    <w:rsid w:val="00416CC7"/>
    <w:rsid w:val="0041700D"/>
    <w:rsid w:val="00417CFF"/>
    <w:rsid w:val="004219FB"/>
    <w:rsid w:val="00423AA4"/>
    <w:rsid w:val="00423E51"/>
    <w:rsid w:val="00424058"/>
    <w:rsid w:val="00425A14"/>
    <w:rsid w:val="00427464"/>
    <w:rsid w:val="00430BE6"/>
    <w:rsid w:val="00431ABB"/>
    <w:rsid w:val="00431BDE"/>
    <w:rsid w:val="004323E4"/>
    <w:rsid w:val="004323EC"/>
    <w:rsid w:val="00433080"/>
    <w:rsid w:val="0043327B"/>
    <w:rsid w:val="004340DF"/>
    <w:rsid w:val="00434117"/>
    <w:rsid w:val="004367D4"/>
    <w:rsid w:val="00436C7B"/>
    <w:rsid w:val="004372C0"/>
    <w:rsid w:val="00437BE4"/>
    <w:rsid w:val="004405A9"/>
    <w:rsid w:val="0044082B"/>
    <w:rsid w:val="00442185"/>
    <w:rsid w:val="004431EC"/>
    <w:rsid w:val="004433B9"/>
    <w:rsid w:val="00443B8A"/>
    <w:rsid w:val="00444685"/>
    <w:rsid w:val="00445107"/>
    <w:rsid w:val="00446BB1"/>
    <w:rsid w:val="00446E76"/>
    <w:rsid w:val="00447936"/>
    <w:rsid w:val="004502C4"/>
    <w:rsid w:val="00452591"/>
    <w:rsid w:val="004527AB"/>
    <w:rsid w:val="00454A72"/>
    <w:rsid w:val="00454CDF"/>
    <w:rsid w:val="00454EF6"/>
    <w:rsid w:val="00456E7F"/>
    <w:rsid w:val="004630B2"/>
    <w:rsid w:val="004632F3"/>
    <w:rsid w:val="0046403A"/>
    <w:rsid w:val="004644E3"/>
    <w:rsid w:val="00464D8F"/>
    <w:rsid w:val="00465562"/>
    <w:rsid w:val="004671E0"/>
    <w:rsid w:val="004677B1"/>
    <w:rsid w:val="00471372"/>
    <w:rsid w:val="00471880"/>
    <w:rsid w:val="00472300"/>
    <w:rsid w:val="00472D9D"/>
    <w:rsid w:val="00474AEE"/>
    <w:rsid w:val="004804FF"/>
    <w:rsid w:val="0048190A"/>
    <w:rsid w:val="004819FB"/>
    <w:rsid w:val="00481CBB"/>
    <w:rsid w:val="00481D08"/>
    <w:rsid w:val="00482F32"/>
    <w:rsid w:val="00484506"/>
    <w:rsid w:val="00484E80"/>
    <w:rsid w:val="00487382"/>
    <w:rsid w:val="00487B34"/>
    <w:rsid w:val="0049056A"/>
    <w:rsid w:val="004910C5"/>
    <w:rsid w:val="004927F4"/>
    <w:rsid w:val="00492D56"/>
    <w:rsid w:val="00493853"/>
    <w:rsid w:val="00493EA4"/>
    <w:rsid w:val="00496070"/>
    <w:rsid w:val="004965D2"/>
    <w:rsid w:val="00496A6F"/>
    <w:rsid w:val="00496C1C"/>
    <w:rsid w:val="004970BE"/>
    <w:rsid w:val="00497231"/>
    <w:rsid w:val="00497D05"/>
    <w:rsid w:val="004A0588"/>
    <w:rsid w:val="004A05FB"/>
    <w:rsid w:val="004A0DB7"/>
    <w:rsid w:val="004A1E42"/>
    <w:rsid w:val="004A22AB"/>
    <w:rsid w:val="004A2352"/>
    <w:rsid w:val="004A28F7"/>
    <w:rsid w:val="004A32B9"/>
    <w:rsid w:val="004A4704"/>
    <w:rsid w:val="004A49FD"/>
    <w:rsid w:val="004A4E0A"/>
    <w:rsid w:val="004A73F6"/>
    <w:rsid w:val="004B057E"/>
    <w:rsid w:val="004B0D78"/>
    <w:rsid w:val="004B27E0"/>
    <w:rsid w:val="004B2D04"/>
    <w:rsid w:val="004B2F8C"/>
    <w:rsid w:val="004B300F"/>
    <w:rsid w:val="004B55A2"/>
    <w:rsid w:val="004B5E74"/>
    <w:rsid w:val="004B5F90"/>
    <w:rsid w:val="004B627C"/>
    <w:rsid w:val="004B694C"/>
    <w:rsid w:val="004C246C"/>
    <w:rsid w:val="004C35C0"/>
    <w:rsid w:val="004C3957"/>
    <w:rsid w:val="004C3B3F"/>
    <w:rsid w:val="004C56C6"/>
    <w:rsid w:val="004C6C7A"/>
    <w:rsid w:val="004C735A"/>
    <w:rsid w:val="004C7D37"/>
    <w:rsid w:val="004D003A"/>
    <w:rsid w:val="004D0863"/>
    <w:rsid w:val="004D0F3D"/>
    <w:rsid w:val="004D1147"/>
    <w:rsid w:val="004D15FF"/>
    <w:rsid w:val="004D1A01"/>
    <w:rsid w:val="004D1C85"/>
    <w:rsid w:val="004D1F08"/>
    <w:rsid w:val="004D42D0"/>
    <w:rsid w:val="004D4DFE"/>
    <w:rsid w:val="004D6671"/>
    <w:rsid w:val="004D6CBB"/>
    <w:rsid w:val="004D7EE2"/>
    <w:rsid w:val="004E111A"/>
    <w:rsid w:val="004E29F2"/>
    <w:rsid w:val="004E3176"/>
    <w:rsid w:val="004E339B"/>
    <w:rsid w:val="004E4087"/>
    <w:rsid w:val="004E4BC9"/>
    <w:rsid w:val="004E6351"/>
    <w:rsid w:val="004E659F"/>
    <w:rsid w:val="004E73FD"/>
    <w:rsid w:val="004F03FC"/>
    <w:rsid w:val="004F0406"/>
    <w:rsid w:val="004F04C8"/>
    <w:rsid w:val="004F2C79"/>
    <w:rsid w:val="004F39BF"/>
    <w:rsid w:val="004F3B1A"/>
    <w:rsid w:val="004F4009"/>
    <w:rsid w:val="004F4C1E"/>
    <w:rsid w:val="004F5100"/>
    <w:rsid w:val="004F60C5"/>
    <w:rsid w:val="004F7DA1"/>
    <w:rsid w:val="00500820"/>
    <w:rsid w:val="00501A3A"/>
    <w:rsid w:val="00501EDE"/>
    <w:rsid w:val="0050220E"/>
    <w:rsid w:val="005023F7"/>
    <w:rsid w:val="00503B56"/>
    <w:rsid w:val="0050531F"/>
    <w:rsid w:val="00506AFC"/>
    <w:rsid w:val="00506B08"/>
    <w:rsid w:val="00506D41"/>
    <w:rsid w:val="00506E8B"/>
    <w:rsid w:val="005108DE"/>
    <w:rsid w:val="00511266"/>
    <w:rsid w:val="00511AF7"/>
    <w:rsid w:val="00514C40"/>
    <w:rsid w:val="00514C66"/>
    <w:rsid w:val="00515B1F"/>
    <w:rsid w:val="00516221"/>
    <w:rsid w:val="00517872"/>
    <w:rsid w:val="00517E73"/>
    <w:rsid w:val="00520996"/>
    <w:rsid w:val="0052115C"/>
    <w:rsid w:val="00524C6B"/>
    <w:rsid w:val="0052546E"/>
    <w:rsid w:val="00525C86"/>
    <w:rsid w:val="005276E7"/>
    <w:rsid w:val="00527E52"/>
    <w:rsid w:val="00530C1C"/>
    <w:rsid w:val="005326C7"/>
    <w:rsid w:val="00532C71"/>
    <w:rsid w:val="00533ABE"/>
    <w:rsid w:val="005369D2"/>
    <w:rsid w:val="0053711B"/>
    <w:rsid w:val="0054074B"/>
    <w:rsid w:val="00540DA4"/>
    <w:rsid w:val="00541058"/>
    <w:rsid w:val="00541094"/>
    <w:rsid w:val="005421B9"/>
    <w:rsid w:val="00543650"/>
    <w:rsid w:val="00547781"/>
    <w:rsid w:val="005508DA"/>
    <w:rsid w:val="00550DED"/>
    <w:rsid w:val="00551643"/>
    <w:rsid w:val="00551DBA"/>
    <w:rsid w:val="00551F67"/>
    <w:rsid w:val="00551F7B"/>
    <w:rsid w:val="00552D17"/>
    <w:rsid w:val="00552D9B"/>
    <w:rsid w:val="00553917"/>
    <w:rsid w:val="005539B3"/>
    <w:rsid w:val="00554715"/>
    <w:rsid w:val="005550E3"/>
    <w:rsid w:val="00555821"/>
    <w:rsid w:val="0055639C"/>
    <w:rsid w:val="00556FB2"/>
    <w:rsid w:val="00560531"/>
    <w:rsid w:val="0056109E"/>
    <w:rsid w:val="005625BC"/>
    <w:rsid w:val="005635DA"/>
    <w:rsid w:val="0056377A"/>
    <w:rsid w:val="005638F0"/>
    <w:rsid w:val="005640AD"/>
    <w:rsid w:val="00564D1E"/>
    <w:rsid w:val="0056689C"/>
    <w:rsid w:val="005676B6"/>
    <w:rsid w:val="005678ED"/>
    <w:rsid w:val="00567B21"/>
    <w:rsid w:val="005704E1"/>
    <w:rsid w:val="00571700"/>
    <w:rsid w:val="005728AE"/>
    <w:rsid w:val="00573095"/>
    <w:rsid w:val="0057314B"/>
    <w:rsid w:val="005732E7"/>
    <w:rsid w:val="00573CC2"/>
    <w:rsid w:val="00575141"/>
    <w:rsid w:val="005814EE"/>
    <w:rsid w:val="005828DC"/>
    <w:rsid w:val="00582F7D"/>
    <w:rsid w:val="0058307B"/>
    <w:rsid w:val="00585A94"/>
    <w:rsid w:val="00585AB6"/>
    <w:rsid w:val="00585FA1"/>
    <w:rsid w:val="005866DA"/>
    <w:rsid w:val="00587292"/>
    <w:rsid w:val="00587825"/>
    <w:rsid w:val="0059064F"/>
    <w:rsid w:val="00590AB5"/>
    <w:rsid w:val="00590EF6"/>
    <w:rsid w:val="0059134D"/>
    <w:rsid w:val="005924B7"/>
    <w:rsid w:val="005932C4"/>
    <w:rsid w:val="0059503F"/>
    <w:rsid w:val="005960A5"/>
    <w:rsid w:val="00597004"/>
    <w:rsid w:val="005978C6"/>
    <w:rsid w:val="005A0CB0"/>
    <w:rsid w:val="005A4605"/>
    <w:rsid w:val="005A4DB9"/>
    <w:rsid w:val="005B03FF"/>
    <w:rsid w:val="005B10E4"/>
    <w:rsid w:val="005B1C35"/>
    <w:rsid w:val="005B2161"/>
    <w:rsid w:val="005B34FD"/>
    <w:rsid w:val="005B3CC8"/>
    <w:rsid w:val="005B3E27"/>
    <w:rsid w:val="005B4354"/>
    <w:rsid w:val="005B4E83"/>
    <w:rsid w:val="005B5956"/>
    <w:rsid w:val="005B5F86"/>
    <w:rsid w:val="005B76B1"/>
    <w:rsid w:val="005C10E2"/>
    <w:rsid w:val="005C1866"/>
    <w:rsid w:val="005C1D38"/>
    <w:rsid w:val="005C47A7"/>
    <w:rsid w:val="005C516D"/>
    <w:rsid w:val="005C522B"/>
    <w:rsid w:val="005C62AA"/>
    <w:rsid w:val="005C63C2"/>
    <w:rsid w:val="005C671C"/>
    <w:rsid w:val="005C6BBC"/>
    <w:rsid w:val="005D046A"/>
    <w:rsid w:val="005D2979"/>
    <w:rsid w:val="005D2C5E"/>
    <w:rsid w:val="005D3A6F"/>
    <w:rsid w:val="005D535F"/>
    <w:rsid w:val="005D540B"/>
    <w:rsid w:val="005D672B"/>
    <w:rsid w:val="005D7845"/>
    <w:rsid w:val="005E126C"/>
    <w:rsid w:val="005E22AD"/>
    <w:rsid w:val="005E2433"/>
    <w:rsid w:val="005E256E"/>
    <w:rsid w:val="005E345D"/>
    <w:rsid w:val="005E3996"/>
    <w:rsid w:val="005E3C3A"/>
    <w:rsid w:val="005E43DA"/>
    <w:rsid w:val="005E4730"/>
    <w:rsid w:val="005E4B47"/>
    <w:rsid w:val="005E6184"/>
    <w:rsid w:val="005E6FD8"/>
    <w:rsid w:val="005E75FF"/>
    <w:rsid w:val="005E7733"/>
    <w:rsid w:val="005F006F"/>
    <w:rsid w:val="005F0B6E"/>
    <w:rsid w:val="005F0D6C"/>
    <w:rsid w:val="005F14B8"/>
    <w:rsid w:val="005F1536"/>
    <w:rsid w:val="005F1B32"/>
    <w:rsid w:val="005F2506"/>
    <w:rsid w:val="005F36E2"/>
    <w:rsid w:val="005F3BA1"/>
    <w:rsid w:val="005F3FC1"/>
    <w:rsid w:val="005F488E"/>
    <w:rsid w:val="005F5684"/>
    <w:rsid w:val="005F7A51"/>
    <w:rsid w:val="005F7D29"/>
    <w:rsid w:val="006007D9"/>
    <w:rsid w:val="006011B3"/>
    <w:rsid w:val="00601739"/>
    <w:rsid w:val="00602221"/>
    <w:rsid w:val="00602E8B"/>
    <w:rsid w:val="006045E7"/>
    <w:rsid w:val="00604914"/>
    <w:rsid w:val="00604A76"/>
    <w:rsid w:val="0060653E"/>
    <w:rsid w:val="00606B03"/>
    <w:rsid w:val="0061096F"/>
    <w:rsid w:val="0061141B"/>
    <w:rsid w:val="00611C01"/>
    <w:rsid w:val="00611ECA"/>
    <w:rsid w:val="006120FF"/>
    <w:rsid w:val="00612805"/>
    <w:rsid w:val="006137B2"/>
    <w:rsid w:val="00613DAB"/>
    <w:rsid w:val="00614BF5"/>
    <w:rsid w:val="00620E0D"/>
    <w:rsid w:val="00621462"/>
    <w:rsid w:val="006217A7"/>
    <w:rsid w:val="00623459"/>
    <w:rsid w:val="00624A3F"/>
    <w:rsid w:val="00625738"/>
    <w:rsid w:val="0062576E"/>
    <w:rsid w:val="00625F9E"/>
    <w:rsid w:val="0062631E"/>
    <w:rsid w:val="00626933"/>
    <w:rsid w:val="006276AB"/>
    <w:rsid w:val="00630C99"/>
    <w:rsid w:val="006319AF"/>
    <w:rsid w:val="00632AEB"/>
    <w:rsid w:val="006338A0"/>
    <w:rsid w:val="006342B0"/>
    <w:rsid w:val="00634854"/>
    <w:rsid w:val="006351F5"/>
    <w:rsid w:val="006354B0"/>
    <w:rsid w:val="006363CC"/>
    <w:rsid w:val="006367C3"/>
    <w:rsid w:val="006373EC"/>
    <w:rsid w:val="00640BF5"/>
    <w:rsid w:val="00641144"/>
    <w:rsid w:val="006412BF"/>
    <w:rsid w:val="006414DA"/>
    <w:rsid w:val="00641A19"/>
    <w:rsid w:val="00641D62"/>
    <w:rsid w:val="0064272F"/>
    <w:rsid w:val="00644CB5"/>
    <w:rsid w:val="00644D94"/>
    <w:rsid w:val="00645496"/>
    <w:rsid w:val="006456D5"/>
    <w:rsid w:val="00645D78"/>
    <w:rsid w:val="006479D1"/>
    <w:rsid w:val="00650F95"/>
    <w:rsid w:val="00652850"/>
    <w:rsid w:val="00652950"/>
    <w:rsid w:val="006529C2"/>
    <w:rsid w:val="00653FA1"/>
    <w:rsid w:val="00654E8D"/>
    <w:rsid w:val="006568DB"/>
    <w:rsid w:val="00660F5C"/>
    <w:rsid w:val="006611B9"/>
    <w:rsid w:val="0066248F"/>
    <w:rsid w:val="00664581"/>
    <w:rsid w:val="00665715"/>
    <w:rsid w:val="006657FE"/>
    <w:rsid w:val="0066684D"/>
    <w:rsid w:val="00671F3A"/>
    <w:rsid w:val="006733D4"/>
    <w:rsid w:val="00673D6B"/>
    <w:rsid w:val="00673F52"/>
    <w:rsid w:val="00674065"/>
    <w:rsid w:val="00676CC8"/>
    <w:rsid w:val="00676F81"/>
    <w:rsid w:val="00677157"/>
    <w:rsid w:val="00677FC1"/>
    <w:rsid w:val="00680220"/>
    <w:rsid w:val="00680E06"/>
    <w:rsid w:val="0068207D"/>
    <w:rsid w:val="006847F2"/>
    <w:rsid w:val="00684E64"/>
    <w:rsid w:val="00685246"/>
    <w:rsid w:val="006856CE"/>
    <w:rsid w:val="00686152"/>
    <w:rsid w:val="0068759D"/>
    <w:rsid w:val="00690546"/>
    <w:rsid w:val="00690A7F"/>
    <w:rsid w:val="0069118B"/>
    <w:rsid w:val="00691280"/>
    <w:rsid w:val="00691362"/>
    <w:rsid w:val="0069316B"/>
    <w:rsid w:val="00694564"/>
    <w:rsid w:val="00696036"/>
    <w:rsid w:val="006961A5"/>
    <w:rsid w:val="00696A37"/>
    <w:rsid w:val="00697EC6"/>
    <w:rsid w:val="006A114F"/>
    <w:rsid w:val="006A1972"/>
    <w:rsid w:val="006A2336"/>
    <w:rsid w:val="006A31B5"/>
    <w:rsid w:val="006A32BB"/>
    <w:rsid w:val="006A3362"/>
    <w:rsid w:val="006A4CB8"/>
    <w:rsid w:val="006A6078"/>
    <w:rsid w:val="006A735A"/>
    <w:rsid w:val="006A7C4F"/>
    <w:rsid w:val="006B0743"/>
    <w:rsid w:val="006B0A12"/>
    <w:rsid w:val="006B1255"/>
    <w:rsid w:val="006B12DE"/>
    <w:rsid w:val="006B373C"/>
    <w:rsid w:val="006B3B13"/>
    <w:rsid w:val="006B5154"/>
    <w:rsid w:val="006C154E"/>
    <w:rsid w:val="006C1C63"/>
    <w:rsid w:val="006C20F5"/>
    <w:rsid w:val="006C213F"/>
    <w:rsid w:val="006C228D"/>
    <w:rsid w:val="006C234A"/>
    <w:rsid w:val="006C2F52"/>
    <w:rsid w:val="006C34B3"/>
    <w:rsid w:val="006C37D9"/>
    <w:rsid w:val="006C3CCF"/>
    <w:rsid w:val="006C4702"/>
    <w:rsid w:val="006C49CA"/>
    <w:rsid w:val="006C4DA4"/>
    <w:rsid w:val="006C5E44"/>
    <w:rsid w:val="006C63E9"/>
    <w:rsid w:val="006C6A3C"/>
    <w:rsid w:val="006C6D1D"/>
    <w:rsid w:val="006C7353"/>
    <w:rsid w:val="006C798B"/>
    <w:rsid w:val="006C7C85"/>
    <w:rsid w:val="006C7F07"/>
    <w:rsid w:val="006D04FE"/>
    <w:rsid w:val="006D1588"/>
    <w:rsid w:val="006D1C13"/>
    <w:rsid w:val="006D1F6A"/>
    <w:rsid w:val="006D2648"/>
    <w:rsid w:val="006D4AF6"/>
    <w:rsid w:val="006D779D"/>
    <w:rsid w:val="006E2EC7"/>
    <w:rsid w:val="006E30DF"/>
    <w:rsid w:val="006E3C1E"/>
    <w:rsid w:val="006E3D24"/>
    <w:rsid w:val="006E7BBA"/>
    <w:rsid w:val="006F01E1"/>
    <w:rsid w:val="006F048F"/>
    <w:rsid w:val="006F0B61"/>
    <w:rsid w:val="006F0FFF"/>
    <w:rsid w:val="006F1500"/>
    <w:rsid w:val="006F2C28"/>
    <w:rsid w:val="006F4798"/>
    <w:rsid w:val="006F5533"/>
    <w:rsid w:val="006F5AC0"/>
    <w:rsid w:val="006F6F3C"/>
    <w:rsid w:val="006F7056"/>
    <w:rsid w:val="006F7319"/>
    <w:rsid w:val="006F7BF9"/>
    <w:rsid w:val="007010FA"/>
    <w:rsid w:val="0070130D"/>
    <w:rsid w:val="00701A31"/>
    <w:rsid w:val="00701EFD"/>
    <w:rsid w:val="00702482"/>
    <w:rsid w:val="0070395A"/>
    <w:rsid w:val="007048AC"/>
    <w:rsid w:val="00705628"/>
    <w:rsid w:val="00705957"/>
    <w:rsid w:val="00706229"/>
    <w:rsid w:val="007062F7"/>
    <w:rsid w:val="0070701F"/>
    <w:rsid w:val="00710E8E"/>
    <w:rsid w:val="0071181D"/>
    <w:rsid w:val="00712134"/>
    <w:rsid w:val="00712160"/>
    <w:rsid w:val="00712283"/>
    <w:rsid w:val="00712F0A"/>
    <w:rsid w:val="00713AA3"/>
    <w:rsid w:val="00713BC6"/>
    <w:rsid w:val="007145A5"/>
    <w:rsid w:val="007151F1"/>
    <w:rsid w:val="0071739D"/>
    <w:rsid w:val="00720AB4"/>
    <w:rsid w:val="00720FBC"/>
    <w:rsid w:val="007213F6"/>
    <w:rsid w:val="00723BB1"/>
    <w:rsid w:val="00723E0C"/>
    <w:rsid w:val="00724D06"/>
    <w:rsid w:val="00725094"/>
    <w:rsid w:val="0072558C"/>
    <w:rsid w:val="00725818"/>
    <w:rsid w:val="0072732A"/>
    <w:rsid w:val="007277E1"/>
    <w:rsid w:val="00727999"/>
    <w:rsid w:val="00730D74"/>
    <w:rsid w:val="0073120F"/>
    <w:rsid w:val="00731F97"/>
    <w:rsid w:val="0073232D"/>
    <w:rsid w:val="00733F90"/>
    <w:rsid w:val="00734CA6"/>
    <w:rsid w:val="007359EC"/>
    <w:rsid w:val="00737548"/>
    <w:rsid w:val="00741C04"/>
    <w:rsid w:val="0074226A"/>
    <w:rsid w:val="00742984"/>
    <w:rsid w:val="007435A2"/>
    <w:rsid w:val="007440F3"/>
    <w:rsid w:val="007466FF"/>
    <w:rsid w:val="00746744"/>
    <w:rsid w:val="007514D4"/>
    <w:rsid w:val="007521ED"/>
    <w:rsid w:val="0075269F"/>
    <w:rsid w:val="00752E8B"/>
    <w:rsid w:val="00752EF9"/>
    <w:rsid w:val="00754AAE"/>
    <w:rsid w:val="00755858"/>
    <w:rsid w:val="00755CBD"/>
    <w:rsid w:val="0075657C"/>
    <w:rsid w:val="007571EC"/>
    <w:rsid w:val="0076086B"/>
    <w:rsid w:val="0076174F"/>
    <w:rsid w:val="00761900"/>
    <w:rsid w:val="007624FB"/>
    <w:rsid w:val="00762589"/>
    <w:rsid w:val="0076350A"/>
    <w:rsid w:val="0076411B"/>
    <w:rsid w:val="00764B53"/>
    <w:rsid w:val="00765FA5"/>
    <w:rsid w:val="0077005C"/>
    <w:rsid w:val="007705A1"/>
    <w:rsid w:val="007707D8"/>
    <w:rsid w:val="007708F6"/>
    <w:rsid w:val="00770E9A"/>
    <w:rsid w:val="0077244D"/>
    <w:rsid w:val="00772E4E"/>
    <w:rsid w:val="00773FC0"/>
    <w:rsid w:val="007746C9"/>
    <w:rsid w:val="00774BAD"/>
    <w:rsid w:val="0077508D"/>
    <w:rsid w:val="00775173"/>
    <w:rsid w:val="00775B5B"/>
    <w:rsid w:val="00780283"/>
    <w:rsid w:val="00780D7F"/>
    <w:rsid w:val="00781C66"/>
    <w:rsid w:val="00782397"/>
    <w:rsid w:val="007827F4"/>
    <w:rsid w:val="00782B5D"/>
    <w:rsid w:val="00782E16"/>
    <w:rsid w:val="00783E2F"/>
    <w:rsid w:val="007856BE"/>
    <w:rsid w:val="0078799C"/>
    <w:rsid w:val="00790008"/>
    <w:rsid w:val="00790E7A"/>
    <w:rsid w:val="00791529"/>
    <w:rsid w:val="00792F20"/>
    <w:rsid w:val="007935B1"/>
    <w:rsid w:val="00793700"/>
    <w:rsid w:val="0079518F"/>
    <w:rsid w:val="0079561B"/>
    <w:rsid w:val="00795D0A"/>
    <w:rsid w:val="00795E7D"/>
    <w:rsid w:val="0079677E"/>
    <w:rsid w:val="00796997"/>
    <w:rsid w:val="007A0E47"/>
    <w:rsid w:val="007A10B7"/>
    <w:rsid w:val="007A172F"/>
    <w:rsid w:val="007A24A6"/>
    <w:rsid w:val="007A3456"/>
    <w:rsid w:val="007A58B7"/>
    <w:rsid w:val="007A59A7"/>
    <w:rsid w:val="007A6023"/>
    <w:rsid w:val="007A6C5D"/>
    <w:rsid w:val="007A6FC7"/>
    <w:rsid w:val="007A76EC"/>
    <w:rsid w:val="007A79B4"/>
    <w:rsid w:val="007A7B3A"/>
    <w:rsid w:val="007B0FFB"/>
    <w:rsid w:val="007B2094"/>
    <w:rsid w:val="007B25B4"/>
    <w:rsid w:val="007B2B19"/>
    <w:rsid w:val="007B3152"/>
    <w:rsid w:val="007B4358"/>
    <w:rsid w:val="007B4F4B"/>
    <w:rsid w:val="007B5C38"/>
    <w:rsid w:val="007B689D"/>
    <w:rsid w:val="007B79A8"/>
    <w:rsid w:val="007B7EBE"/>
    <w:rsid w:val="007C2B2B"/>
    <w:rsid w:val="007C2F44"/>
    <w:rsid w:val="007C51D5"/>
    <w:rsid w:val="007C5892"/>
    <w:rsid w:val="007C7AD3"/>
    <w:rsid w:val="007D01ED"/>
    <w:rsid w:val="007D122F"/>
    <w:rsid w:val="007D133A"/>
    <w:rsid w:val="007D1361"/>
    <w:rsid w:val="007D289E"/>
    <w:rsid w:val="007D3269"/>
    <w:rsid w:val="007D6135"/>
    <w:rsid w:val="007D6E09"/>
    <w:rsid w:val="007D7148"/>
    <w:rsid w:val="007D764B"/>
    <w:rsid w:val="007D7D50"/>
    <w:rsid w:val="007D7F98"/>
    <w:rsid w:val="007E05E4"/>
    <w:rsid w:val="007E0C3A"/>
    <w:rsid w:val="007E1862"/>
    <w:rsid w:val="007E1893"/>
    <w:rsid w:val="007E379A"/>
    <w:rsid w:val="007E3DF8"/>
    <w:rsid w:val="007E578F"/>
    <w:rsid w:val="007E5B73"/>
    <w:rsid w:val="007E62CE"/>
    <w:rsid w:val="007E646F"/>
    <w:rsid w:val="007F0532"/>
    <w:rsid w:val="007F0550"/>
    <w:rsid w:val="007F1756"/>
    <w:rsid w:val="007F1EC7"/>
    <w:rsid w:val="007F2F9D"/>
    <w:rsid w:val="007F5A61"/>
    <w:rsid w:val="007F6D95"/>
    <w:rsid w:val="007F6F20"/>
    <w:rsid w:val="007F7730"/>
    <w:rsid w:val="0080130B"/>
    <w:rsid w:val="00801E6C"/>
    <w:rsid w:val="00803088"/>
    <w:rsid w:val="0080441C"/>
    <w:rsid w:val="00806705"/>
    <w:rsid w:val="00807070"/>
    <w:rsid w:val="00807396"/>
    <w:rsid w:val="00807EBA"/>
    <w:rsid w:val="0081019A"/>
    <w:rsid w:val="00810D81"/>
    <w:rsid w:val="00811FC1"/>
    <w:rsid w:val="00812CA0"/>
    <w:rsid w:val="00812FDE"/>
    <w:rsid w:val="00813872"/>
    <w:rsid w:val="00813A37"/>
    <w:rsid w:val="00813D68"/>
    <w:rsid w:val="00815F18"/>
    <w:rsid w:val="008162AA"/>
    <w:rsid w:val="008163CE"/>
    <w:rsid w:val="00817C6A"/>
    <w:rsid w:val="008223C3"/>
    <w:rsid w:val="00822626"/>
    <w:rsid w:val="00822856"/>
    <w:rsid w:val="008239D1"/>
    <w:rsid w:val="008271EC"/>
    <w:rsid w:val="008300EC"/>
    <w:rsid w:val="00830B49"/>
    <w:rsid w:val="0083146F"/>
    <w:rsid w:val="008324B1"/>
    <w:rsid w:val="00833CEF"/>
    <w:rsid w:val="00834F99"/>
    <w:rsid w:val="008352FB"/>
    <w:rsid w:val="008356DE"/>
    <w:rsid w:val="00835FD3"/>
    <w:rsid w:val="00836436"/>
    <w:rsid w:val="008372A5"/>
    <w:rsid w:val="00840728"/>
    <w:rsid w:val="0084214D"/>
    <w:rsid w:val="00845105"/>
    <w:rsid w:val="00846213"/>
    <w:rsid w:val="008462E0"/>
    <w:rsid w:val="00846EBB"/>
    <w:rsid w:val="008471C0"/>
    <w:rsid w:val="00847204"/>
    <w:rsid w:val="008475FF"/>
    <w:rsid w:val="00847B98"/>
    <w:rsid w:val="008500C7"/>
    <w:rsid w:val="00851CD4"/>
    <w:rsid w:val="00853149"/>
    <w:rsid w:val="00853EA4"/>
    <w:rsid w:val="0085567D"/>
    <w:rsid w:val="008560FB"/>
    <w:rsid w:val="0085669F"/>
    <w:rsid w:val="00860D9C"/>
    <w:rsid w:val="00861CD0"/>
    <w:rsid w:val="0086209E"/>
    <w:rsid w:val="00862CAF"/>
    <w:rsid w:val="008636E8"/>
    <w:rsid w:val="00864CC5"/>
    <w:rsid w:val="00864D3C"/>
    <w:rsid w:val="00864E7D"/>
    <w:rsid w:val="00865C40"/>
    <w:rsid w:val="008669EA"/>
    <w:rsid w:val="00866F4A"/>
    <w:rsid w:val="008672FE"/>
    <w:rsid w:val="0086784A"/>
    <w:rsid w:val="00867CA3"/>
    <w:rsid w:val="00867FC7"/>
    <w:rsid w:val="008715BE"/>
    <w:rsid w:val="00871DDB"/>
    <w:rsid w:val="00872615"/>
    <w:rsid w:val="00873B30"/>
    <w:rsid w:val="0087481F"/>
    <w:rsid w:val="008749FE"/>
    <w:rsid w:val="00875E8B"/>
    <w:rsid w:val="00877634"/>
    <w:rsid w:val="0088061B"/>
    <w:rsid w:val="008806C3"/>
    <w:rsid w:val="00881086"/>
    <w:rsid w:val="00881D95"/>
    <w:rsid w:val="00884485"/>
    <w:rsid w:val="008855C0"/>
    <w:rsid w:val="00885F77"/>
    <w:rsid w:val="008860B4"/>
    <w:rsid w:val="008863B7"/>
    <w:rsid w:val="00887A44"/>
    <w:rsid w:val="00887EBC"/>
    <w:rsid w:val="0089032B"/>
    <w:rsid w:val="00890436"/>
    <w:rsid w:val="008905F3"/>
    <w:rsid w:val="00890910"/>
    <w:rsid w:val="00890B96"/>
    <w:rsid w:val="00893BC0"/>
    <w:rsid w:val="0089446F"/>
    <w:rsid w:val="0089546B"/>
    <w:rsid w:val="00896C4D"/>
    <w:rsid w:val="00897B4C"/>
    <w:rsid w:val="00897FF0"/>
    <w:rsid w:val="008A15AB"/>
    <w:rsid w:val="008A19D5"/>
    <w:rsid w:val="008A1D30"/>
    <w:rsid w:val="008A34ED"/>
    <w:rsid w:val="008A3C59"/>
    <w:rsid w:val="008A7AB3"/>
    <w:rsid w:val="008B088D"/>
    <w:rsid w:val="008B08EF"/>
    <w:rsid w:val="008B0947"/>
    <w:rsid w:val="008B1CDD"/>
    <w:rsid w:val="008B1E5B"/>
    <w:rsid w:val="008B22D4"/>
    <w:rsid w:val="008B2409"/>
    <w:rsid w:val="008B2576"/>
    <w:rsid w:val="008B26F2"/>
    <w:rsid w:val="008B2B03"/>
    <w:rsid w:val="008B38C9"/>
    <w:rsid w:val="008B4396"/>
    <w:rsid w:val="008B5239"/>
    <w:rsid w:val="008B6E22"/>
    <w:rsid w:val="008B7C5B"/>
    <w:rsid w:val="008C0072"/>
    <w:rsid w:val="008C0407"/>
    <w:rsid w:val="008C13DC"/>
    <w:rsid w:val="008C2B53"/>
    <w:rsid w:val="008C688B"/>
    <w:rsid w:val="008C695B"/>
    <w:rsid w:val="008D0550"/>
    <w:rsid w:val="008D0ADD"/>
    <w:rsid w:val="008D21D3"/>
    <w:rsid w:val="008D21D8"/>
    <w:rsid w:val="008D31E5"/>
    <w:rsid w:val="008D3B13"/>
    <w:rsid w:val="008D450C"/>
    <w:rsid w:val="008D50BE"/>
    <w:rsid w:val="008D52A1"/>
    <w:rsid w:val="008D572D"/>
    <w:rsid w:val="008D57E7"/>
    <w:rsid w:val="008D6936"/>
    <w:rsid w:val="008D6CC9"/>
    <w:rsid w:val="008E1329"/>
    <w:rsid w:val="008E16B1"/>
    <w:rsid w:val="008E1D52"/>
    <w:rsid w:val="008E2135"/>
    <w:rsid w:val="008E21D8"/>
    <w:rsid w:val="008E3BB1"/>
    <w:rsid w:val="008E4496"/>
    <w:rsid w:val="008E4C1E"/>
    <w:rsid w:val="008E59F1"/>
    <w:rsid w:val="008E5EF5"/>
    <w:rsid w:val="008E6EED"/>
    <w:rsid w:val="008F02F0"/>
    <w:rsid w:val="008F0BED"/>
    <w:rsid w:val="008F22CD"/>
    <w:rsid w:val="008F2CE7"/>
    <w:rsid w:val="008F3600"/>
    <w:rsid w:val="008F39C1"/>
    <w:rsid w:val="008F445B"/>
    <w:rsid w:val="008F4480"/>
    <w:rsid w:val="008F4EF4"/>
    <w:rsid w:val="008F546F"/>
    <w:rsid w:val="008F559B"/>
    <w:rsid w:val="008F65E0"/>
    <w:rsid w:val="008F6796"/>
    <w:rsid w:val="008F70DB"/>
    <w:rsid w:val="00900764"/>
    <w:rsid w:val="00900813"/>
    <w:rsid w:val="00902EC5"/>
    <w:rsid w:val="0090406C"/>
    <w:rsid w:val="00904659"/>
    <w:rsid w:val="00904665"/>
    <w:rsid w:val="0090560D"/>
    <w:rsid w:val="00905CF3"/>
    <w:rsid w:val="009064C9"/>
    <w:rsid w:val="009068BA"/>
    <w:rsid w:val="00906AE5"/>
    <w:rsid w:val="00906CB2"/>
    <w:rsid w:val="00906CCC"/>
    <w:rsid w:val="00906D36"/>
    <w:rsid w:val="00906F1F"/>
    <w:rsid w:val="00907BFC"/>
    <w:rsid w:val="00910F3E"/>
    <w:rsid w:val="00912DB0"/>
    <w:rsid w:val="0091321E"/>
    <w:rsid w:val="009138B5"/>
    <w:rsid w:val="0091464B"/>
    <w:rsid w:val="009148D8"/>
    <w:rsid w:val="009153BF"/>
    <w:rsid w:val="0091559E"/>
    <w:rsid w:val="009157C5"/>
    <w:rsid w:val="009167A8"/>
    <w:rsid w:val="0092053F"/>
    <w:rsid w:val="009205EC"/>
    <w:rsid w:val="00920921"/>
    <w:rsid w:val="00921430"/>
    <w:rsid w:val="00921583"/>
    <w:rsid w:val="00921649"/>
    <w:rsid w:val="00921F65"/>
    <w:rsid w:val="0092343D"/>
    <w:rsid w:val="009251F6"/>
    <w:rsid w:val="00926643"/>
    <w:rsid w:val="009277B4"/>
    <w:rsid w:val="00927CB2"/>
    <w:rsid w:val="00927D96"/>
    <w:rsid w:val="00930048"/>
    <w:rsid w:val="00931F96"/>
    <w:rsid w:val="009336D3"/>
    <w:rsid w:val="00934742"/>
    <w:rsid w:val="0093510F"/>
    <w:rsid w:val="00935F4C"/>
    <w:rsid w:val="00936D0C"/>
    <w:rsid w:val="00937966"/>
    <w:rsid w:val="00940836"/>
    <w:rsid w:val="00941385"/>
    <w:rsid w:val="0094174E"/>
    <w:rsid w:val="009427DE"/>
    <w:rsid w:val="00943096"/>
    <w:rsid w:val="00943473"/>
    <w:rsid w:val="00943C72"/>
    <w:rsid w:val="00945835"/>
    <w:rsid w:val="00945D5B"/>
    <w:rsid w:val="0094663E"/>
    <w:rsid w:val="00946B01"/>
    <w:rsid w:val="00947070"/>
    <w:rsid w:val="00947145"/>
    <w:rsid w:val="0094780B"/>
    <w:rsid w:val="009478D6"/>
    <w:rsid w:val="00947B60"/>
    <w:rsid w:val="009503F5"/>
    <w:rsid w:val="0095131A"/>
    <w:rsid w:val="009520C8"/>
    <w:rsid w:val="00952B81"/>
    <w:rsid w:val="0095344F"/>
    <w:rsid w:val="00953701"/>
    <w:rsid w:val="0095484B"/>
    <w:rsid w:val="00957009"/>
    <w:rsid w:val="0095738F"/>
    <w:rsid w:val="00961C5E"/>
    <w:rsid w:val="009622CA"/>
    <w:rsid w:val="00963179"/>
    <w:rsid w:val="0096385D"/>
    <w:rsid w:val="00964D57"/>
    <w:rsid w:val="00967076"/>
    <w:rsid w:val="00970579"/>
    <w:rsid w:val="00972049"/>
    <w:rsid w:val="00974A64"/>
    <w:rsid w:val="0097518E"/>
    <w:rsid w:val="00977C93"/>
    <w:rsid w:val="00977DD8"/>
    <w:rsid w:val="00980BAE"/>
    <w:rsid w:val="00980D63"/>
    <w:rsid w:val="009832E9"/>
    <w:rsid w:val="009836BD"/>
    <w:rsid w:val="0098473D"/>
    <w:rsid w:val="009848F7"/>
    <w:rsid w:val="00985556"/>
    <w:rsid w:val="00985F5C"/>
    <w:rsid w:val="00986A6A"/>
    <w:rsid w:val="00986E5C"/>
    <w:rsid w:val="00986ED7"/>
    <w:rsid w:val="009879F2"/>
    <w:rsid w:val="00990A66"/>
    <w:rsid w:val="00991815"/>
    <w:rsid w:val="00991D42"/>
    <w:rsid w:val="009924DA"/>
    <w:rsid w:val="009936F4"/>
    <w:rsid w:val="009959AF"/>
    <w:rsid w:val="00996650"/>
    <w:rsid w:val="00996702"/>
    <w:rsid w:val="00996CF8"/>
    <w:rsid w:val="0099798F"/>
    <w:rsid w:val="009A0612"/>
    <w:rsid w:val="009A1DBD"/>
    <w:rsid w:val="009A1F67"/>
    <w:rsid w:val="009A2973"/>
    <w:rsid w:val="009A2BEF"/>
    <w:rsid w:val="009A2C44"/>
    <w:rsid w:val="009A37A9"/>
    <w:rsid w:val="009A5182"/>
    <w:rsid w:val="009A5F9F"/>
    <w:rsid w:val="009A6C46"/>
    <w:rsid w:val="009B0F3B"/>
    <w:rsid w:val="009B122C"/>
    <w:rsid w:val="009B2881"/>
    <w:rsid w:val="009B30B6"/>
    <w:rsid w:val="009B4AE2"/>
    <w:rsid w:val="009B5A8C"/>
    <w:rsid w:val="009B639D"/>
    <w:rsid w:val="009B68EA"/>
    <w:rsid w:val="009B75F9"/>
    <w:rsid w:val="009B76A8"/>
    <w:rsid w:val="009B7A35"/>
    <w:rsid w:val="009C04E6"/>
    <w:rsid w:val="009C16E1"/>
    <w:rsid w:val="009C2BC1"/>
    <w:rsid w:val="009C35F5"/>
    <w:rsid w:val="009C44C0"/>
    <w:rsid w:val="009C45D5"/>
    <w:rsid w:val="009C6CB9"/>
    <w:rsid w:val="009C6F3B"/>
    <w:rsid w:val="009D0F9F"/>
    <w:rsid w:val="009D11D9"/>
    <w:rsid w:val="009D2DD1"/>
    <w:rsid w:val="009D312E"/>
    <w:rsid w:val="009D36BC"/>
    <w:rsid w:val="009D36F0"/>
    <w:rsid w:val="009D3C5B"/>
    <w:rsid w:val="009D5C51"/>
    <w:rsid w:val="009D6133"/>
    <w:rsid w:val="009D6477"/>
    <w:rsid w:val="009D7138"/>
    <w:rsid w:val="009D71B9"/>
    <w:rsid w:val="009D71F7"/>
    <w:rsid w:val="009E00CE"/>
    <w:rsid w:val="009E19CA"/>
    <w:rsid w:val="009E53E6"/>
    <w:rsid w:val="009E5648"/>
    <w:rsid w:val="009E6FC4"/>
    <w:rsid w:val="009E74D8"/>
    <w:rsid w:val="009F0A84"/>
    <w:rsid w:val="009F0C9D"/>
    <w:rsid w:val="009F10E3"/>
    <w:rsid w:val="009F1F9D"/>
    <w:rsid w:val="009F224A"/>
    <w:rsid w:val="009F23C0"/>
    <w:rsid w:val="009F4911"/>
    <w:rsid w:val="009F649E"/>
    <w:rsid w:val="009F6C5F"/>
    <w:rsid w:val="00A004C5"/>
    <w:rsid w:val="00A0349E"/>
    <w:rsid w:val="00A03909"/>
    <w:rsid w:val="00A04122"/>
    <w:rsid w:val="00A04425"/>
    <w:rsid w:val="00A056D1"/>
    <w:rsid w:val="00A05C10"/>
    <w:rsid w:val="00A0671D"/>
    <w:rsid w:val="00A0708D"/>
    <w:rsid w:val="00A10E34"/>
    <w:rsid w:val="00A12326"/>
    <w:rsid w:val="00A1451A"/>
    <w:rsid w:val="00A14B95"/>
    <w:rsid w:val="00A15183"/>
    <w:rsid w:val="00A2102E"/>
    <w:rsid w:val="00A2157F"/>
    <w:rsid w:val="00A216AA"/>
    <w:rsid w:val="00A222DE"/>
    <w:rsid w:val="00A2278B"/>
    <w:rsid w:val="00A22838"/>
    <w:rsid w:val="00A24F0C"/>
    <w:rsid w:val="00A2595E"/>
    <w:rsid w:val="00A267DA"/>
    <w:rsid w:val="00A26C75"/>
    <w:rsid w:val="00A26D7F"/>
    <w:rsid w:val="00A27DAB"/>
    <w:rsid w:val="00A315B8"/>
    <w:rsid w:val="00A325B5"/>
    <w:rsid w:val="00A32BE2"/>
    <w:rsid w:val="00A32C5E"/>
    <w:rsid w:val="00A3404C"/>
    <w:rsid w:val="00A34069"/>
    <w:rsid w:val="00A34ED0"/>
    <w:rsid w:val="00A36914"/>
    <w:rsid w:val="00A37A12"/>
    <w:rsid w:val="00A40994"/>
    <w:rsid w:val="00A417EE"/>
    <w:rsid w:val="00A42AFD"/>
    <w:rsid w:val="00A44661"/>
    <w:rsid w:val="00A447DB"/>
    <w:rsid w:val="00A45AB8"/>
    <w:rsid w:val="00A45B7F"/>
    <w:rsid w:val="00A45BDB"/>
    <w:rsid w:val="00A50B25"/>
    <w:rsid w:val="00A52BB7"/>
    <w:rsid w:val="00A53BB7"/>
    <w:rsid w:val="00A5502A"/>
    <w:rsid w:val="00A551E4"/>
    <w:rsid w:val="00A55A5E"/>
    <w:rsid w:val="00A55B7C"/>
    <w:rsid w:val="00A55E59"/>
    <w:rsid w:val="00A56133"/>
    <w:rsid w:val="00A56C03"/>
    <w:rsid w:val="00A57262"/>
    <w:rsid w:val="00A57AC6"/>
    <w:rsid w:val="00A60B1B"/>
    <w:rsid w:val="00A61E0F"/>
    <w:rsid w:val="00A62869"/>
    <w:rsid w:val="00A62B14"/>
    <w:rsid w:val="00A632D4"/>
    <w:rsid w:val="00A642E6"/>
    <w:rsid w:val="00A65B23"/>
    <w:rsid w:val="00A72074"/>
    <w:rsid w:val="00A7219C"/>
    <w:rsid w:val="00A73BE8"/>
    <w:rsid w:val="00A74561"/>
    <w:rsid w:val="00A74E81"/>
    <w:rsid w:val="00A75AEE"/>
    <w:rsid w:val="00A763E3"/>
    <w:rsid w:val="00A76790"/>
    <w:rsid w:val="00A76FFB"/>
    <w:rsid w:val="00A77625"/>
    <w:rsid w:val="00A77704"/>
    <w:rsid w:val="00A80370"/>
    <w:rsid w:val="00A80A02"/>
    <w:rsid w:val="00A80BD8"/>
    <w:rsid w:val="00A819AC"/>
    <w:rsid w:val="00A82857"/>
    <w:rsid w:val="00A83F79"/>
    <w:rsid w:val="00A84B60"/>
    <w:rsid w:val="00A85495"/>
    <w:rsid w:val="00A8614E"/>
    <w:rsid w:val="00A86BCE"/>
    <w:rsid w:val="00A900F2"/>
    <w:rsid w:val="00A90592"/>
    <w:rsid w:val="00A905A5"/>
    <w:rsid w:val="00A92F6F"/>
    <w:rsid w:val="00A93A60"/>
    <w:rsid w:val="00A93E5D"/>
    <w:rsid w:val="00A9426B"/>
    <w:rsid w:val="00A9586C"/>
    <w:rsid w:val="00A95BDF"/>
    <w:rsid w:val="00A96C82"/>
    <w:rsid w:val="00A9773A"/>
    <w:rsid w:val="00AA2015"/>
    <w:rsid w:val="00AA219D"/>
    <w:rsid w:val="00AA27FC"/>
    <w:rsid w:val="00AA384A"/>
    <w:rsid w:val="00AA3F8C"/>
    <w:rsid w:val="00AA4B92"/>
    <w:rsid w:val="00AA55F4"/>
    <w:rsid w:val="00AA585B"/>
    <w:rsid w:val="00AA767A"/>
    <w:rsid w:val="00AB037D"/>
    <w:rsid w:val="00AB2785"/>
    <w:rsid w:val="00AB2E7A"/>
    <w:rsid w:val="00AB3333"/>
    <w:rsid w:val="00AB574E"/>
    <w:rsid w:val="00AB5EDD"/>
    <w:rsid w:val="00AB61AF"/>
    <w:rsid w:val="00AB7BD8"/>
    <w:rsid w:val="00AC1856"/>
    <w:rsid w:val="00AC1A8D"/>
    <w:rsid w:val="00AC3EAB"/>
    <w:rsid w:val="00AC3FF3"/>
    <w:rsid w:val="00AC5683"/>
    <w:rsid w:val="00AC6823"/>
    <w:rsid w:val="00AC7F70"/>
    <w:rsid w:val="00AD16FA"/>
    <w:rsid w:val="00AD1E66"/>
    <w:rsid w:val="00AD2DEB"/>
    <w:rsid w:val="00AD3B14"/>
    <w:rsid w:val="00AD3F2E"/>
    <w:rsid w:val="00AD4B61"/>
    <w:rsid w:val="00AD4C4F"/>
    <w:rsid w:val="00AD554E"/>
    <w:rsid w:val="00AD60AD"/>
    <w:rsid w:val="00AD69C1"/>
    <w:rsid w:val="00AD7D64"/>
    <w:rsid w:val="00AE1B64"/>
    <w:rsid w:val="00AE1D1B"/>
    <w:rsid w:val="00AE2FE7"/>
    <w:rsid w:val="00AE4219"/>
    <w:rsid w:val="00AE4A34"/>
    <w:rsid w:val="00AE5E20"/>
    <w:rsid w:val="00AE6CD5"/>
    <w:rsid w:val="00AE74B7"/>
    <w:rsid w:val="00AE7D70"/>
    <w:rsid w:val="00AF04A8"/>
    <w:rsid w:val="00AF1462"/>
    <w:rsid w:val="00AF306C"/>
    <w:rsid w:val="00AF434B"/>
    <w:rsid w:val="00AF4B37"/>
    <w:rsid w:val="00AF4EDD"/>
    <w:rsid w:val="00AF511B"/>
    <w:rsid w:val="00AF5B83"/>
    <w:rsid w:val="00AF5EC8"/>
    <w:rsid w:val="00AF610F"/>
    <w:rsid w:val="00AF713D"/>
    <w:rsid w:val="00AF7361"/>
    <w:rsid w:val="00B01D00"/>
    <w:rsid w:val="00B03132"/>
    <w:rsid w:val="00B03667"/>
    <w:rsid w:val="00B04E7A"/>
    <w:rsid w:val="00B05786"/>
    <w:rsid w:val="00B057EF"/>
    <w:rsid w:val="00B06198"/>
    <w:rsid w:val="00B072A5"/>
    <w:rsid w:val="00B07C0B"/>
    <w:rsid w:val="00B10A2B"/>
    <w:rsid w:val="00B11664"/>
    <w:rsid w:val="00B1392D"/>
    <w:rsid w:val="00B156CA"/>
    <w:rsid w:val="00B16252"/>
    <w:rsid w:val="00B17D5E"/>
    <w:rsid w:val="00B205C4"/>
    <w:rsid w:val="00B20AD5"/>
    <w:rsid w:val="00B22844"/>
    <w:rsid w:val="00B23878"/>
    <w:rsid w:val="00B23CBB"/>
    <w:rsid w:val="00B25384"/>
    <w:rsid w:val="00B266F1"/>
    <w:rsid w:val="00B30551"/>
    <w:rsid w:val="00B30598"/>
    <w:rsid w:val="00B30B9D"/>
    <w:rsid w:val="00B31CB7"/>
    <w:rsid w:val="00B334DB"/>
    <w:rsid w:val="00B336E9"/>
    <w:rsid w:val="00B336F9"/>
    <w:rsid w:val="00B33FE9"/>
    <w:rsid w:val="00B34762"/>
    <w:rsid w:val="00B3557A"/>
    <w:rsid w:val="00B366C2"/>
    <w:rsid w:val="00B379C0"/>
    <w:rsid w:val="00B37E8C"/>
    <w:rsid w:val="00B41054"/>
    <w:rsid w:val="00B41610"/>
    <w:rsid w:val="00B41B9E"/>
    <w:rsid w:val="00B43BED"/>
    <w:rsid w:val="00B43D47"/>
    <w:rsid w:val="00B443AD"/>
    <w:rsid w:val="00B47200"/>
    <w:rsid w:val="00B47703"/>
    <w:rsid w:val="00B47DE5"/>
    <w:rsid w:val="00B50A1C"/>
    <w:rsid w:val="00B50BA2"/>
    <w:rsid w:val="00B5137F"/>
    <w:rsid w:val="00B516EB"/>
    <w:rsid w:val="00B52B17"/>
    <w:rsid w:val="00B52F90"/>
    <w:rsid w:val="00B53F5D"/>
    <w:rsid w:val="00B553B3"/>
    <w:rsid w:val="00B5589F"/>
    <w:rsid w:val="00B55F85"/>
    <w:rsid w:val="00B567AB"/>
    <w:rsid w:val="00B56DC7"/>
    <w:rsid w:val="00B605BF"/>
    <w:rsid w:val="00B61A3D"/>
    <w:rsid w:val="00B62F2D"/>
    <w:rsid w:val="00B64C9F"/>
    <w:rsid w:val="00B6772F"/>
    <w:rsid w:val="00B679D0"/>
    <w:rsid w:val="00B70625"/>
    <w:rsid w:val="00B70D77"/>
    <w:rsid w:val="00B71859"/>
    <w:rsid w:val="00B71D34"/>
    <w:rsid w:val="00B73AF1"/>
    <w:rsid w:val="00B73BAC"/>
    <w:rsid w:val="00B74178"/>
    <w:rsid w:val="00B7427E"/>
    <w:rsid w:val="00B74926"/>
    <w:rsid w:val="00B74B25"/>
    <w:rsid w:val="00B7798C"/>
    <w:rsid w:val="00B8009E"/>
    <w:rsid w:val="00B80713"/>
    <w:rsid w:val="00B80824"/>
    <w:rsid w:val="00B810AF"/>
    <w:rsid w:val="00B81D82"/>
    <w:rsid w:val="00B8239D"/>
    <w:rsid w:val="00B82677"/>
    <w:rsid w:val="00B82CC2"/>
    <w:rsid w:val="00B82F44"/>
    <w:rsid w:val="00B83597"/>
    <w:rsid w:val="00B8438B"/>
    <w:rsid w:val="00B844E7"/>
    <w:rsid w:val="00B8697A"/>
    <w:rsid w:val="00B87942"/>
    <w:rsid w:val="00B9029E"/>
    <w:rsid w:val="00B923DF"/>
    <w:rsid w:val="00B9403F"/>
    <w:rsid w:val="00B96127"/>
    <w:rsid w:val="00B96A0C"/>
    <w:rsid w:val="00B97D55"/>
    <w:rsid w:val="00BA0E02"/>
    <w:rsid w:val="00BA129D"/>
    <w:rsid w:val="00BA1591"/>
    <w:rsid w:val="00BA2ADE"/>
    <w:rsid w:val="00BA346D"/>
    <w:rsid w:val="00BA53CA"/>
    <w:rsid w:val="00BA6AA3"/>
    <w:rsid w:val="00BA7670"/>
    <w:rsid w:val="00BA7F3F"/>
    <w:rsid w:val="00BB0043"/>
    <w:rsid w:val="00BB09CC"/>
    <w:rsid w:val="00BB3D18"/>
    <w:rsid w:val="00BB5FEB"/>
    <w:rsid w:val="00BB6F79"/>
    <w:rsid w:val="00BB7056"/>
    <w:rsid w:val="00BC0AFC"/>
    <w:rsid w:val="00BC13A7"/>
    <w:rsid w:val="00BC13F5"/>
    <w:rsid w:val="00BC1639"/>
    <w:rsid w:val="00BC2033"/>
    <w:rsid w:val="00BC2675"/>
    <w:rsid w:val="00BC2CD2"/>
    <w:rsid w:val="00BC2F14"/>
    <w:rsid w:val="00BC4768"/>
    <w:rsid w:val="00BC4A86"/>
    <w:rsid w:val="00BC65B3"/>
    <w:rsid w:val="00BC6A44"/>
    <w:rsid w:val="00BC6CFF"/>
    <w:rsid w:val="00BC6EFF"/>
    <w:rsid w:val="00BC6FDD"/>
    <w:rsid w:val="00BD1E0C"/>
    <w:rsid w:val="00BD20F1"/>
    <w:rsid w:val="00BD21A8"/>
    <w:rsid w:val="00BD2230"/>
    <w:rsid w:val="00BD25D8"/>
    <w:rsid w:val="00BD3A9D"/>
    <w:rsid w:val="00BD3D4C"/>
    <w:rsid w:val="00BD541D"/>
    <w:rsid w:val="00BD6A6F"/>
    <w:rsid w:val="00BD6E37"/>
    <w:rsid w:val="00BE0458"/>
    <w:rsid w:val="00BE2603"/>
    <w:rsid w:val="00BE35CA"/>
    <w:rsid w:val="00BE43BF"/>
    <w:rsid w:val="00BE5A34"/>
    <w:rsid w:val="00BE6023"/>
    <w:rsid w:val="00BE6DBC"/>
    <w:rsid w:val="00BE765A"/>
    <w:rsid w:val="00BE77EC"/>
    <w:rsid w:val="00BF0195"/>
    <w:rsid w:val="00BF0C79"/>
    <w:rsid w:val="00BF27E2"/>
    <w:rsid w:val="00BF3E1D"/>
    <w:rsid w:val="00BF435B"/>
    <w:rsid w:val="00BF4867"/>
    <w:rsid w:val="00BF59A6"/>
    <w:rsid w:val="00BF73BD"/>
    <w:rsid w:val="00C0001A"/>
    <w:rsid w:val="00C00B10"/>
    <w:rsid w:val="00C02657"/>
    <w:rsid w:val="00C0368A"/>
    <w:rsid w:val="00C036FB"/>
    <w:rsid w:val="00C04DCE"/>
    <w:rsid w:val="00C06746"/>
    <w:rsid w:val="00C1013E"/>
    <w:rsid w:val="00C115E3"/>
    <w:rsid w:val="00C12B1F"/>
    <w:rsid w:val="00C133B7"/>
    <w:rsid w:val="00C1603C"/>
    <w:rsid w:val="00C171E8"/>
    <w:rsid w:val="00C17FD7"/>
    <w:rsid w:val="00C20301"/>
    <w:rsid w:val="00C20A6D"/>
    <w:rsid w:val="00C21014"/>
    <w:rsid w:val="00C21F14"/>
    <w:rsid w:val="00C228CE"/>
    <w:rsid w:val="00C239D4"/>
    <w:rsid w:val="00C23DCD"/>
    <w:rsid w:val="00C24F2F"/>
    <w:rsid w:val="00C26264"/>
    <w:rsid w:val="00C267C9"/>
    <w:rsid w:val="00C3143B"/>
    <w:rsid w:val="00C31719"/>
    <w:rsid w:val="00C317B9"/>
    <w:rsid w:val="00C3257D"/>
    <w:rsid w:val="00C3343C"/>
    <w:rsid w:val="00C36580"/>
    <w:rsid w:val="00C375D2"/>
    <w:rsid w:val="00C40E6B"/>
    <w:rsid w:val="00C420E3"/>
    <w:rsid w:val="00C44697"/>
    <w:rsid w:val="00C4499D"/>
    <w:rsid w:val="00C453D9"/>
    <w:rsid w:val="00C45C0A"/>
    <w:rsid w:val="00C46BBB"/>
    <w:rsid w:val="00C47253"/>
    <w:rsid w:val="00C479AC"/>
    <w:rsid w:val="00C5043E"/>
    <w:rsid w:val="00C524FF"/>
    <w:rsid w:val="00C52582"/>
    <w:rsid w:val="00C52B21"/>
    <w:rsid w:val="00C53464"/>
    <w:rsid w:val="00C5663F"/>
    <w:rsid w:val="00C57365"/>
    <w:rsid w:val="00C57631"/>
    <w:rsid w:val="00C5782D"/>
    <w:rsid w:val="00C57DEC"/>
    <w:rsid w:val="00C60048"/>
    <w:rsid w:val="00C60E6B"/>
    <w:rsid w:val="00C619BB"/>
    <w:rsid w:val="00C63309"/>
    <w:rsid w:val="00C642ED"/>
    <w:rsid w:val="00C64BEF"/>
    <w:rsid w:val="00C65EDC"/>
    <w:rsid w:val="00C677A0"/>
    <w:rsid w:val="00C67D85"/>
    <w:rsid w:val="00C70998"/>
    <w:rsid w:val="00C70C47"/>
    <w:rsid w:val="00C7263D"/>
    <w:rsid w:val="00C72873"/>
    <w:rsid w:val="00C73246"/>
    <w:rsid w:val="00C73C9C"/>
    <w:rsid w:val="00C73FF4"/>
    <w:rsid w:val="00C742BD"/>
    <w:rsid w:val="00C760E8"/>
    <w:rsid w:val="00C76582"/>
    <w:rsid w:val="00C7696B"/>
    <w:rsid w:val="00C769FC"/>
    <w:rsid w:val="00C76AFE"/>
    <w:rsid w:val="00C76E56"/>
    <w:rsid w:val="00C80F34"/>
    <w:rsid w:val="00C82A56"/>
    <w:rsid w:val="00C82B1F"/>
    <w:rsid w:val="00C8373B"/>
    <w:rsid w:val="00C839D7"/>
    <w:rsid w:val="00C84000"/>
    <w:rsid w:val="00C84C19"/>
    <w:rsid w:val="00C852C2"/>
    <w:rsid w:val="00C8574B"/>
    <w:rsid w:val="00C85C8B"/>
    <w:rsid w:val="00C86229"/>
    <w:rsid w:val="00C862B5"/>
    <w:rsid w:val="00C862F8"/>
    <w:rsid w:val="00C865AA"/>
    <w:rsid w:val="00C86AA5"/>
    <w:rsid w:val="00C872B9"/>
    <w:rsid w:val="00C87AF3"/>
    <w:rsid w:val="00C900AC"/>
    <w:rsid w:val="00C904CE"/>
    <w:rsid w:val="00C90D72"/>
    <w:rsid w:val="00C92066"/>
    <w:rsid w:val="00C9264C"/>
    <w:rsid w:val="00C93A64"/>
    <w:rsid w:val="00C93CBA"/>
    <w:rsid w:val="00C94D08"/>
    <w:rsid w:val="00C95855"/>
    <w:rsid w:val="00C95BA3"/>
    <w:rsid w:val="00C95C41"/>
    <w:rsid w:val="00C9633D"/>
    <w:rsid w:val="00C97110"/>
    <w:rsid w:val="00C97211"/>
    <w:rsid w:val="00CA0454"/>
    <w:rsid w:val="00CA0DAD"/>
    <w:rsid w:val="00CA0ECB"/>
    <w:rsid w:val="00CA128E"/>
    <w:rsid w:val="00CA12F4"/>
    <w:rsid w:val="00CA26C6"/>
    <w:rsid w:val="00CA2C3A"/>
    <w:rsid w:val="00CA3120"/>
    <w:rsid w:val="00CA5501"/>
    <w:rsid w:val="00CA5787"/>
    <w:rsid w:val="00CA6884"/>
    <w:rsid w:val="00CA7429"/>
    <w:rsid w:val="00CA7DCF"/>
    <w:rsid w:val="00CB0235"/>
    <w:rsid w:val="00CB0432"/>
    <w:rsid w:val="00CB0FBD"/>
    <w:rsid w:val="00CB110D"/>
    <w:rsid w:val="00CB1187"/>
    <w:rsid w:val="00CB2BFF"/>
    <w:rsid w:val="00CB30A9"/>
    <w:rsid w:val="00CB320C"/>
    <w:rsid w:val="00CB4DF1"/>
    <w:rsid w:val="00CB595A"/>
    <w:rsid w:val="00CB662C"/>
    <w:rsid w:val="00CB7653"/>
    <w:rsid w:val="00CB767B"/>
    <w:rsid w:val="00CB7753"/>
    <w:rsid w:val="00CB7C57"/>
    <w:rsid w:val="00CC1379"/>
    <w:rsid w:val="00CC245F"/>
    <w:rsid w:val="00CC283D"/>
    <w:rsid w:val="00CC296E"/>
    <w:rsid w:val="00CC2CA2"/>
    <w:rsid w:val="00CC4767"/>
    <w:rsid w:val="00CC55DC"/>
    <w:rsid w:val="00CC6258"/>
    <w:rsid w:val="00CC6C07"/>
    <w:rsid w:val="00CD0896"/>
    <w:rsid w:val="00CD1407"/>
    <w:rsid w:val="00CD235F"/>
    <w:rsid w:val="00CD324D"/>
    <w:rsid w:val="00CD39EC"/>
    <w:rsid w:val="00CD3B22"/>
    <w:rsid w:val="00CD474C"/>
    <w:rsid w:val="00CD4F61"/>
    <w:rsid w:val="00CD5975"/>
    <w:rsid w:val="00CD5B79"/>
    <w:rsid w:val="00CD639D"/>
    <w:rsid w:val="00CD73E5"/>
    <w:rsid w:val="00CD7444"/>
    <w:rsid w:val="00CD7939"/>
    <w:rsid w:val="00CD79E2"/>
    <w:rsid w:val="00CE00CB"/>
    <w:rsid w:val="00CE113B"/>
    <w:rsid w:val="00CE14A7"/>
    <w:rsid w:val="00CE1C91"/>
    <w:rsid w:val="00CE2A1C"/>
    <w:rsid w:val="00CE2FBA"/>
    <w:rsid w:val="00CE4392"/>
    <w:rsid w:val="00CE639D"/>
    <w:rsid w:val="00CE7597"/>
    <w:rsid w:val="00CF0A7A"/>
    <w:rsid w:val="00CF0DF0"/>
    <w:rsid w:val="00CF10B3"/>
    <w:rsid w:val="00CF14C7"/>
    <w:rsid w:val="00CF1EB3"/>
    <w:rsid w:val="00CF2B0E"/>
    <w:rsid w:val="00CF2C13"/>
    <w:rsid w:val="00CF2C3B"/>
    <w:rsid w:val="00CF3F1D"/>
    <w:rsid w:val="00CF5E55"/>
    <w:rsid w:val="00CF77AB"/>
    <w:rsid w:val="00CF7B15"/>
    <w:rsid w:val="00D000CB"/>
    <w:rsid w:val="00D004C0"/>
    <w:rsid w:val="00D00A54"/>
    <w:rsid w:val="00D00FFB"/>
    <w:rsid w:val="00D0369C"/>
    <w:rsid w:val="00D04778"/>
    <w:rsid w:val="00D0480E"/>
    <w:rsid w:val="00D062FB"/>
    <w:rsid w:val="00D10B38"/>
    <w:rsid w:val="00D11351"/>
    <w:rsid w:val="00D11A62"/>
    <w:rsid w:val="00D155A5"/>
    <w:rsid w:val="00D160B0"/>
    <w:rsid w:val="00D1703B"/>
    <w:rsid w:val="00D1713A"/>
    <w:rsid w:val="00D17749"/>
    <w:rsid w:val="00D17B08"/>
    <w:rsid w:val="00D20962"/>
    <w:rsid w:val="00D210F9"/>
    <w:rsid w:val="00D213B2"/>
    <w:rsid w:val="00D2173F"/>
    <w:rsid w:val="00D2217F"/>
    <w:rsid w:val="00D22EC2"/>
    <w:rsid w:val="00D2330B"/>
    <w:rsid w:val="00D233BF"/>
    <w:rsid w:val="00D23410"/>
    <w:rsid w:val="00D23513"/>
    <w:rsid w:val="00D23554"/>
    <w:rsid w:val="00D23FAE"/>
    <w:rsid w:val="00D2457B"/>
    <w:rsid w:val="00D24C76"/>
    <w:rsid w:val="00D2544C"/>
    <w:rsid w:val="00D255E7"/>
    <w:rsid w:val="00D26384"/>
    <w:rsid w:val="00D270A3"/>
    <w:rsid w:val="00D2730B"/>
    <w:rsid w:val="00D27DD6"/>
    <w:rsid w:val="00D27E6C"/>
    <w:rsid w:val="00D30174"/>
    <w:rsid w:val="00D3117A"/>
    <w:rsid w:val="00D3121C"/>
    <w:rsid w:val="00D319A8"/>
    <w:rsid w:val="00D329BF"/>
    <w:rsid w:val="00D3414A"/>
    <w:rsid w:val="00D3416E"/>
    <w:rsid w:val="00D3609A"/>
    <w:rsid w:val="00D36BBA"/>
    <w:rsid w:val="00D37159"/>
    <w:rsid w:val="00D40AF8"/>
    <w:rsid w:val="00D40DA5"/>
    <w:rsid w:val="00D41357"/>
    <w:rsid w:val="00D414C6"/>
    <w:rsid w:val="00D417D5"/>
    <w:rsid w:val="00D41AEF"/>
    <w:rsid w:val="00D420A1"/>
    <w:rsid w:val="00D4265A"/>
    <w:rsid w:val="00D44F0F"/>
    <w:rsid w:val="00D45274"/>
    <w:rsid w:val="00D462BD"/>
    <w:rsid w:val="00D504DF"/>
    <w:rsid w:val="00D51D1A"/>
    <w:rsid w:val="00D5273C"/>
    <w:rsid w:val="00D565E6"/>
    <w:rsid w:val="00D56A36"/>
    <w:rsid w:val="00D57518"/>
    <w:rsid w:val="00D606FF"/>
    <w:rsid w:val="00D6190A"/>
    <w:rsid w:val="00D62423"/>
    <w:rsid w:val="00D627E1"/>
    <w:rsid w:val="00D643BB"/>
    <w:rsid w:val="00D646EB"/>
    <w:rsid w:val="00D647A0"/>
    <w:rsid w:val="00D66B3B"/>
    <w:rsid w:val="00D66ED4"/>
    <w:rsid w:val="00D6757B"/>
    <w:rsid w:val="00D679C1"/>
    <w:rsid w:val="00D67BF9"/>
    <w:rsid w:val="00D70169"/>
    <w:rsid w:val="00D70CA6"/>
    <w:rsid w:val="00D714D3"/>
    <w:rsid w:val="00D71930"/>
    <w:rsid w:val="00D721CE"/>
    <w:rsid w:val="00D74038"/>
    <w:rsid w:val="00D74B64"/>
    <w:rsid w:val="00D74C54"/>
    <w:rsid w:val="00D755CD"/>
    <w:rsid w:val="00D76906"/>
    <w:rsid w:val="00D82999"/>
    <w:rsid w:val="00D84ACB"/>
    <w:rsid w:val="00D8681A"/>
    <w:rsid w:val="00D86CC4"/>
    <w:rsid w:val="00D907B4"/>
    <w:rsid w:val="00D90B22"/>
    <w:rsid w:val="00D90DDB"/>
    <w:rsid w:val="00D92167"/>
    <w:rsid w:val="00D92334"/>
    <w:rsid w:val="00D9265E"/>
    <w:rsid w:val="00D93A1C"/>
    <w:rsid w:val="00D94741"/>
    <w:rsid w:val="00D969C4"/>
    <w:rsid w:val="00DA04FB"/>
    <w:rsid w:val="00DA0BB0"/>
    <w:rsid w:val="00DA1716"/>
    <w:rsid w:val="00DA1DBA"/>
    <w:rsid w:val="00DA2806"/>
    <w:rsid w:val="00DA33E1"/>
    <w:rsid w:val="00DA3712"/>
    <w:rsid w:val="00DA4856"/>
    <w:rsid w:val="00DA592A"/>
    <w:rsid w:val="00DA5DA2"/>
    <w:rsid w:val="00DA63D9"/>
    <w:rsid w:val="00DA6495"/>
    <w:rsid w:val="00DA7B9E"/>
    <w:rsid w:val="00DB0BDB"/>
    <w:rsid w:val="00DB1005"/>
    <w:rsid w:val="00DB4C5F"/>
    <w:rsid w:val="00DB55CA"/>
    <w:rsid w:val="00DB5734"/>
    <w:rsid w:val="00DB61B7"/>
    <w:rsid w:val="00DB6B87"/>
    <w:rsid w:val="00DB7AC5"/>
    <w:rsid w:val="00DC000B"/>
    <w:rsid w:val="00DC23C5"/>
    <w:rsid w:val="00DC2B25"/>
    <w:rsid w:val="00DC369D"/>
    <w:rsid w:val="00DC3750"/>
    <w:rsid w:val="00DD0068"/>
    <w:rsid w:val="00DD06C6"/>
    <w:rsid w:val="00DD0AE6"/>
    <w:rsid w:val="00DD0C54"/>
    <w:rsid w:val="00DD125C"/>
    <w:rsid w:val="00DD1741"/>
    <w:rsid w:val="00DD20AE"/>
    <w:rsid w:val="00DD23B3"/>
    <w:rsid w:val="00DD3CC5"/>
    <w:rsid w:val="00DD5137"/>
    <w:rsid w:val="00DD5D17"/>
    <w:rsid w:val="00DD65BA"/>
    <w:rsid w:val="00DD7AA7"/>
    <w:rsid w:val="00DE0110"/>
    <w:rsid w:val="00DE01CA"/>
    <w:rsid w:val="00DE10DB"/>
    <w:rsid w:val="00DE18A6"/>
    <w:rsid w:val="00DE1DA8"/>
    <w:rsid w:val="00DE2FEC"/>
    <w:rsid w:val="00DE36A6"/>
    <w:rsid w:val="00DE3A07"/>
    <w:rsid w:val="00DE4B0D"/>
    <w:rsid w:val="00DE5A47"/>
    <w:rsid w:val="00DE736E"/>
    <w:rsid w:val="00DE7C94"/>
    <w:rsid w:val="00DF1026"/>
    <w:rsid w:val="00DF2A9F"/>
    <w:rsid w:val="00DF3B40"/>
    <w:rsid w:val="00DF5AB5"/>
    <w:rsid w:val="00DF6654"/>
    <w:rsid w:val="00DF7913"/>
    <w:rsid w:val="00E00A7F"/>
    <w:rsid w:val="00E0173A"/>
    <w:rsid w:val="00E022E5"/>
    <w:rsid w:val="00E026A8"/>
    <w:rsid w:val="00E029D9"/>
    <w:rsid w:val="00E034B4"/>
    <w:rsid w:val="00E0352A"/>
    <w:rsid w:val="00E03903"/>
    <w:rsid w:val="00E039C6"/>
    <w:rsid w:val="00E04D03"/>
    <w:rsid w:val="00E05BBE"/>
    <w:rsid w:val="00E06131"/>
    <w:rsid w:val="00E066C3"/>
    <w:rsid w:val="00E06BCA"/>
    <w:rsid w:val="00E070FA"/>
    <w:rsid w:val="00E07B34"/>
    <w:rsid w:val="00E111DF"/>
    <w:rsid w:val="00E1130D"/>
    <w:rsid w:val="00E11CD4"/>
    <w:rsid w:val="00E12CE6"/>
    <w:rsid w:val="00E12D10"/>
    <w:rsid w:val="00E131EC"/>
    <w:rsid w:val="00E1567F"/>
    <w:rsid w:val="00E16A3A"/>
    <w:rsid w:val="00E17395"/>
    <w:rsid w:val="00E17AB7"/>
    <w:rsid w:val="00E17D75"/>
    <w:rsid w:val="00E20D87"/>
    <w:rsid w:val="00E21492"/>
    <w:rsid w:val="00E24366"/>
    <w:rsid w:val="00E245EF"/>
    <w:rsid w:val="00E248B7"/>
    <w:rsid w:val="00E2536A"/>
    <w:rsid w:val="00E27791"/>
    <w:rsid w:val="00E27BC2"/>
    <w:rsid w:val="00E302D8"/>
    <w:rsid w:val="00E304A4"/>
    <w:rsid w:val="00E30A7E"/>
    <w:rsid w:val="00E30B6B"/>
    <w:rsid w:val="00E3102D"/>
    <w:rsid w:val="00E310C6"/>
    <w:rsid w:val="00E3205D"/>
    <w:rsid w:val="00E332A8"/>
    <w:rsid w:val="00E333ED"/>
    <w:rsid w:val="00E36216"/>
    <w:rsid w:val="00E40F54"/>
    <w:rsid w:val="00E4327C"/>
    <w:rsid w:val="00E434F1"/>
    <w:rsid w:val="00E44A0B"/>
    <w:rsid w:val="00E44AE1"/>
    <w:rsid w:val="00E45400"/>
    <w:rsid w:val="00E45EF9"/>
    <w:rsid w:val="00E46535"/>
    <w:rsid w:val="00E46CFC"/>
    <w:rsid w:val="00E4733F"/>
    <w:rsid w:val="00E509E7"/>
    <w:rsid w:val="00E50F00"/>
    <w:rsid w:val="00E53011"/>
    <w:rsid w:val="00E5305E"/>
    <w:rsid w:val="00E54822"/>
    <w:rsid w:val="00E54F3E"/>
    <w:rsid w:val="00E56E1C"/>
    <w:rsid w:val="00E572C5"/>
    <w:rsid w:val="00E57E65"/>
    <w:rsid w:val="00E60FD0"/>
    <w:rsid w:val="00E6133B"/>
    <w:rsid w:val="00E61ECB"/>
    <w:rsid w:val="00E628DD"/>
    <w:rsid w:val="00E6353C"/>
    <w:rsid w:val="00E63B60"/>
    <w:rsid w:val="00E667F8"/>
    <w:rsid w:val="00E713C0"/>
    <w:rsid w:val="00E71CE4"/>
    <w:rsid w:val="00E735A2"/>
    <w:rsid w:val="00E7378D"/>
    <w:rsid w:val="00E73AFD"/>
    <w:rsid w:val="00E73C46"/>
    <w:rsid w:val="00E74836"/>
    <w:rsid w:val="00E751AE"/>
    <w:rsid w:val="00E7705F"/>
    <w:rsid w:val="00E773B0"/>
    <w:rsid w:val="00E779D8"/>
    <w:rsid w:val="00E802EE"/>
    <w:rsid w:val="00E80C64"/>
    <w:rsid w:val="00E82492"/>
    <w:rsid w:val="00E84210"/>
    <w:rsid w:val="00E84430"/>
    <w:rsid w:val="00E84829"/>
    <w:rsid w:val="00E864BF"/>
    <w:rsid w:val="00E86AB8"/>
    <w:rsid w:val="00E86D8D"/>
    <w:rsid w:val="00E874E8"/>
    <w:rsid w:val="00E87DD5"/>
    <w:rsid w:val="00E91354"/>
    <w:rsid w:val="00E918DC"/>
    <w:rsid w:val="00E91ADB"/>
    <w:rsid w:val="00E91D0E"/>
    <w:rsid w:val="00E92515"/>
    <w:rsid w:val="00E92891"/>
    <w:rsid w:val="00E934E2"/>
    <w:rsid w:val="00E960B9"/>
    <w:rsid w:val="00E96182"/>
    <w:rsid w:val="00E9622D"/>
    <w:rsid w:val="00EA05C5"/>
    <w:rsid w:val="00EA09F2"/>
    <w:rsid w:val="00EA14CF"/>
    <w:rsid w:val="00EA1F76"/>
    <w:rsid w:val="00EA25E8"/>
    <w:rsid w:val="00EA35D5"/>
    <w:rsid w:val="00EA3C82"/>
    <w:rsid w:val="00EA3D38"/>
    <w:rsid w:val="00EA3E87"/>
    <w:rsid w:val="00EA41FC"/>
    <w:rsid w:val="00EA44A1"/>
    <w:rsid w:val="00EA470D"/>
    <w:rsid w:val="00EA4C6A"/>
    <w:rsid w:val="00EA54B0"/>
    <w:rsid w:val="00EB20C9"/>
    <w:rsid w:val="00EB3134"/>
    <w:rsid w:val="00EB35FF"/>
    <w:rsid w:val="00EB5451"/>
    <w:rsid w:val="00EB5E52"/>
    <w:rsid w:val="00EB7400"/>
    <w:rsid w:val="00EB74A5"/>
    <w:rsid w:val="00EB7911"/>
    <w:rsid w:val="00EB79DB"/>
    <w:rsid w:val="00EC0207"/>
    <w:rsid w:val="00EC497D"/>
    <w:rsid w:val="00EC5730"/>
    <w:rsid w:val="00EC6454"/>
    <w:rsid w:val="00EC7201"/>
    <w:rsid w:val="00EC75A0"/>
    <w:rsid w:val="00ED023F"/>
    <w:rsid w:val="00ED1D81"/>
    <w:rsid w:val="00ED1E38"/>
    <w:rsid w:val="00ED1FED"/>
    <w:rsid w:val="00ED2582"/>
    <w:rsid w:val="00ED2B25"/>
    <w:rsid w:val="00ED2B77"/>
    <w:rsid w:val="00ED2C3A"/>
    <w:rsid w:val="00ED4011"/>
    <w:rsid w:val="00ED5210"/>
    <w:rsid w:val="00ED7AF9"/>
    <w:rsid w:val="00EE01AC"/>
    <w:rsid w:val="00EE08EA"/>
    <w:rsid w:val="00EE12B0"/>
    <w:rsid w:val="00EE1DD5"/>
    <w:rsid w:val="00EE3E10"/>
    <w:rsid w:val="00EE40D4"/>
    <w:rsid w:val="00EE517A"/>
    <w:rsid w:val="00EE7B2D"/>
    <w:rsid w:val="00EF08E6"/>
    <w:rsid w:val="00EF1566"/>
    <w:rsid w:val="00EF1C07"/>
    <w:rsid w:val="00EF2361"/>
    <w:rsid w:val="00EF2B4B"/>
    <w:rsid w:val="00EF6247"/>
    <w:rsid w:val="00EF7224"/>
    <w:rsid w:val="00EF7346"/>
    <w:rsid w:val="00EF7823"/>
    <w:rsid w:val="00EF7DD2"/>
    <w:rsid w:val="00EF7EB9"/>
    <w:rsid w:val="00EF7F6E"/>
    <w:rsid w:val="00F010B1"/>
    <w:rsid w:val="00F01E15"/>
    <w:rsid w:val="00F01FB9"/>
    <w:rsid w:val="00F02802"/>
    <w:rsid w:val="00F02B58"/>
    <w:rsid w:val="00F046A2"/>
    <w:rsid w:val="00F064FD"/>
    <w:rsid w:val="00F10FB7"/>
    <w:rsid w:val="00F112A8"/>
    <w:rsid w:val="00F11430"/>
    <w:rsid w:val="00F11E46"/>
    <w:rsid w:val="00F1371A"/>
    <w:rsid w:val="00F13A59"/>
    <w:rsid w:val="00F1412F"/>
    <w:rsid w:val="00F15A85"/>
    <w:rsid w:val="00F16953"/>
    <w:rsid w:val="00F17387"/>
    <w:rsid w:val="00F173FF"/>
    <w:rsid w:val="00F174B4"/>
    <w:rsid w:val="00F21421"/>
    <w:rsid w:val="00F21CCB"/>
    <w:rsid w:val="00F226DF"/>
    <w:rsid w:val="00F2432D"/>
    <w:rsid w:val="00F243AA"/>
    <w:rsid w:val="00F24B57"/>
    <w:rsid w:val="00F24BC2"/>
    <w:rsid w:val="00F24D84"/>
    <w:rsid w:val="00F25463"/>
    <w:rsid w:val="00F25F2B"/>
    <w:rsid w:val="00F30D61"/>
    <w:rsid w:val="00F30FCA"/>
    <w:rsid w:val="00F31017"/>
    <w:rsid w:val="00F3223D"/>
    <w:rsid w:val="00F332EE"/>
    <w:rsid w:val="00F33995"/>
    <w:rsid w:val="00F34304"/>
    <w:rsid w:val="00F3509E"/>
    <w:rsid w:val="00F36930"/>
    <w:rsid w:val="00F36D27"/>
    <w:rsid w:val="00F37096"/>
    <w:rsid w:val="00F3724E"/>
    <w:rsid w:val="00F418C3"/>
    <w:rsid w:val="00F41E10"/>
    <w:rsid w:val="00F43D37"/>
    <w:rsid w:val="00F45036"/>
    <w:rsid w:val="00F45251"/>
    <w:rsid w:val="00F45CE4"/>
    <w:rsid w:val="00F47A07"/>
    <w:rsid w:val="00F47E2E"/>
    <w:rsid w:val="00F501E7"/>
    <w:rsid w:val="00F52B3F"/>
    <w:rsid w:val="00F534EB"/>
    <w:rsid w:val="00F53B25"/>
    <w:rsid w:val="00F544E1"/>
    <w:rsid w:val="00F545AF"/>
    <w:rsid w:val="00F546DC"/>
    <w:rsid w:val="00F56F9D"/>
    <w:rsid w:val="00F616E3"/>
    <w:rsid w:val="00F61C22"/>
    <w:rsid w:val="00F626DB"/>
    <w:rsid w:val="00F62E73"/>
    <w:rsid w:val="00F6322C"/>
    <w:rsid w:val="00F64313"/>
    <w:rsid w:val="00F6460E"/>
    <w:rsid w:val="00F64DDD"/>
    <w:rsid w:val="00F66190"/>
    <w:rsid w:val="00F66651"/>
    <w:rsid w:val="00F66A8B"/>
    <w:rsid w:val="00F67AE7"/>
    <w:rsid w:val="00F67D37"/>
    <w:rsid w:val="00F67D68"/>
    <w:rsid w:val="00F70634"/>
    <w:rsid w:val="00F70829"/>
    <w:rsid w:val="00F70C10"/>
    <w:rsid w:val="00F72870"/>
    <w:rsid w:val="00F72C1E"/>
    <w:rsid w:val="00F73547"/>
    <w:rsid w:val="00F73CEE"/>
    <w:rsid w:val="00F741AC"/>
    <w:rsid w:val="00F74BBC"/>
    <w:rsid w:val="00F75D91"/>
    <w:rsid w:val="00F767D0"/>
    <w:rsid w:val="00F81107"/>
    <w:rsid w:val="00F81356"/>
    <w:rsid w:val="00F81778"/>
    <w:rsid w:val="00F81D80"/>
    <w:rsid w:val="00F82D28"/>
    <w:rsid w:val="00F8309E"/>
    <w:rsid w:val="00F83FF2"/>
    <w:rsid w:val="00F8433C"/>
    <w:rsid w:val="00F85A19"/>
    <w:rsid w:val="00F85D14"/>
    <w:rsid w:val="00F86494"/>
    <w:rsid w:val="00F866A3"/>
    <w:rsid w:val="00F87140"/>
    <w:rsid w:val="00F8794C"/>
    <w:rsid w:val="00F91598"/>
    <w:rsid w:val="00F916C1"/>
    <w:rsid w:val="00F9267A"/>
    <w:rsid w:val="00F9324D"/>
    <w:rsid w:val="00F93390"/>
    <w:rsid w:val="00F9389F"/>
    <w:rsid w:val="00F93CE1"/>
    <w:rsid w:val="00F9411B"/>
    <w:rsid w:val="00F94861"/>
    <w:rsid w:val="00F94C4E"/>
    <w:rsid w:val="00F94FAE"/>
    <w:rsid w:val="00F95E0C"/>
    <w:rsid w:val="00F95F18"/>
    <w:rsid w:val="00F95F66"/>
    <w:rsid w:val="00F96E2D"/>
    <w:rsid w:val="00FA0322"/>
    <w:rsid w:val="00FA0487"/>
    <w:rsid w:val="00FA067D"/>
    <w:rsid w:val="00FA2ECB"/>
    <w:rsid w:val="00FA7B82"/>
    <w:rsid w:val="00FB23A3"/>
    <w:rsid w:val="00FB2711"/>
    <w:rsid w:val="00FB32D5"/>
    <w:rsid w:val="00FB32F0"/>
    <w:rsid w:val="00FB38FD"/>
    <w:rsid w:val="00FB3E8A"/>
    <w:rsid w:val="00FB4015"/>
    <w:rsid w:val="00FB412C"/>
    <w:rsid w:val="00FB50F1"/>
    <w:rsid w:val="00FB51E2"/>
    <w:rsid w:val="00FB55DE"/>
    <w:rsid w:val="00FB5F92"/>
    <w:rsid w:val="00FC0CF1"/>
    <w:rsid w:val="00FC1B5B"/>
    <w:rsid w:val="00FC34B9"/>
    <w:rsid w:val="00FC357A"/>
    <w:rsid w:val="00FC4704"/>
    <w:rsid w:val="00FC5192"/>
    <w:rsid w:val="00FC56F7"/>
    <w:rsid w:val="00FC6406"/>
    <w:rsid w:val="00FC6539"/>
    <w:rsid w:val="00FC7506"/>
    <w:rsid w:val="00FD0F90"/>
    <w:rsid w:val="00FD1C34"/>
    <w:rsid w:val="00FD260A"/>
    <w:rsid w:val="00FD3D18"/>
    <w:rsid w:val="00FD44BA"/>
    <w:rsid w:val="00FD4A47"/>
    <w:rsid w:val="00FD656D"/>
    <w:rsid w:val="00FE013D"/>
    <w:rsid w:val="00FE0D86"/>
    <w:rsid w:val="00FE206F"/>
    <w:rsid w:val="00FE24F2"/>
    <w:rsid w:val="00FE2B89"/>
    <w:rsid w:val="00FE2F62"/>
    <w:rsid w:val="00FE38B4"/>
    <w:rsid w:val="00FE5498"/>
    <w:rsid w:val="00FE63A7"/>
    <w:rsid w:val="00FE64ED"/>
    <w:rsid w:val="00FE68E7"/>
    <w:rsid w:val="00FE6973"/>
    <w:rsid w:val="00FE6E20"/>
    <w:rsid w:val="00FF0290"/>
    <w:rsid w:val="00FF1256"/>
    <w:rsid w:val="00FF1686"/>
    <w:rsid w:val="00FF2772"/>
    <w:rsid w:val="00FF2A33"/>
    <w:rsid w:val="00FF3662"/>
    <w:rsid w:val="00FF3C32"/>
    <w:rsid w:val="00FF3C65"/>
    <w:rsid w:val="00FF4A3B"/>
    <w:rsid w:val="00FF5552"/>
    <w:rsid w:val="00FF771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1C45B29-9D92-443E-9709-86344A25E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8"/>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0DAD"/>
  </w:style>
  <w:style w:type="paragraph" w:styleId="Heading1">
    <w:name w:val="heading 1"/>
    <w:basedOn w:val="Normal"/>
    <w:next w:val="Normal"/>
    <w:link w:val="Heading1Char"/>
    <w:uiPriority w:val="9"/>
    <w:qFormat/>
    <w:rsid w:val="005E6FD8"/>
    <w:pPr>
      <w:keepNext/>
      <w:keepLines/>
      <w:spacing w:before="480" w:after="0"/>
      <w:outlineLvl w:val="0"/>
    </w:pPr>
    <w:rPr>
      <w:rFonts w:asciiTheme="majorHAnsi" w:eastAsiaTheme="majorEastAsia" w:hAnsiTheme="majorHAnsi" w:cstheme="majorBidi"/>
      <w:bCs/>
      <w:color w:val="365F91" w:themeColor="accent1" w:themeShade="BF"/>
      <w:szCs w:val="28"/>
    </w:rPr>
  </w:style>
  <w:style w:type="paragraph" w:styleId="Heading2">
    <w:name w:val="heading 2"/>
    <w:basedOn w:val="Normal"/>
    <w:next w:val="Normal"/>
    <w:link w:val="Heading2Char"/>
    <w:uiPriority w:val="9"/>
    <w:unhideWhenUsed/>
    <w:qFormat/>
    <w:rsid w:val="007B7EBE"/>
    <w:pPr>
      <w:keepNext/>
      <w:keepLines/>
      <w:spacing w:before="200" w:after="0"/>
      <w:outlineLvl w:val="1"/>
    </w:pPr>
    <w:rPr>
      <w:rFonts w:asciiTheme="majorHAnsi" w:eastAsiaTheme="majorEastAsia" w:hAnsiTheme="majorHAnsi" w:cstheme="majorBidi"/>
      <w:bCs/>
      <w:color w:val="4F81BD" w:themeColor="accent1"/>
      <w:sz w:val="26"/>
      <w:szCs w:val="26"/>
    </w:rPr>
  </w:style>
  <w:style w:type="paragraph" w:styleId="Heading3">
    <w:name w:val="heading 3"/>
    <w:basedOn w:val="Normal"/>
    <w:next w:val="Normal"/>
    <w:link w:val="Heading3Char"/>
    <w:uiPriority w:val="9"/>
    <w:unhideWhenUsed/>
    <w:qFormat/>
    <w:rsid w:val="007935B1"/>
    <w:pPr>
      <w:keepNext/>
      <w:keepLines/>
      <w:spacing w:before="200" w:after="0"/>
      <w:outlineLvl w:val="2"/>
    </w:pPr>
    <w:rPr>
      <w:rFonts w:asciiTheme="majorHAnsi" w:eastAsiaTheme="majorEastAsia" w:hAnsiTheme="majorHAnsi" w:cstheme="majorBidi"/>
      <w:bCs/>
      <w:color w:val="4F81BD" w:themeColor="accent1"/>
    </w:rPr>
  </w:style>
  <w:style w:type="paragraph" w:styleId="Heading6">
    <w:name w:val="heading 6"/>
    <w:basedOn w:val="Normal"/>
    <w:next w:val="Normal"/>
    <w:link w:val="Heading6Char"/>
    <w:uiPriority w:val="9"/>
    <w:semiHidden/>
    <w:unhideWhenUsed/>
    <w:qFormat/>
    <w:rsid w:val="001322AD"/>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81D80"/>
    <w:pPr>
      <w:ind w:left="720"/>
      <w:contextualSpacing/>
    </w:pPr>
  </w:style>
  <w:style w:type="character" w:customStyle="1" w:styleId="apple-converted-space">
    <w:name w:val="apple-converted-space"/>
    <w:basedOn w:val="DefaultParagraphFont"/>
    <w:rsid w:val="006007D9"/>
  </w:style>
  <w:style w:type="paragraph" w:styleId="BalloonText">
    <w:name w:val="Balloon Text"/>
    <w:basedOn w:val="Normal"/>
    <w:link w:val="BalloonTextChar"/>
    <w:uiPriority w:val="99"/>
    <w:semiHidden/>
    <w:unhideWhenUsed/>
    <w:rsid w:val="00401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C2D"/>
    <w:rPr>
      <w:rFonts w:ascii="Tahoma" w:hAnsi="Tahoma" w:cs="Tahoma"/>
      <w:sz w:val="16"/>
      <w:szCs w:val="16"/>
    </w:rPr>
  </w:style>
  <w:style w:type="paragraph" w:styleId="Header">
    <w:name w:val="header"/>
    <w:basedOn w:val="Normal"/>
    <w:link w:val="HeaderChar"/>
    <w:uiPriority w:val="99"/>
    <w:unhideWhenUsed/>
    <w:rsid w:val="007B7E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EBE"/>
  </w:style>
  <w:style w:type="paragraph" w:styleId="Footer">
    <w:name w:val="footer"/>
    <w:basedOn w:val="Normal"/>
    <w:link w:val="FooterChar"/>
    <w:uiPriority w:val="99"/>
    <w:unhideWhenUsed/>
    <w:rsid w:val="007B7E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7EBE"/>
  </w:style>
  <w:style w:type="character" w:customStyle="1" w:styleId="Heading1Char">
    <w:name w:val="Heading 1 Char"/>
    <w:basedOn w:val="DefaultParagraphFont"/>
    <w:link w:val="Heading1"/>
    <w:uiPriority w:val="9"/>
    <w:rsid w:val="005E6FD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B7E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35B1"/>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273D63"/>
    <w:pPr>
      <w:tabs>
        <w:tab w:val="right" w:leader="dot" w:pos="9350"/>
      </w:tabs>
      <w:spacing w:before="360" w:after="0"/>
    </w:pPr>
    <w:rPr>
      <w:bCs/>
      <w:caps/>
    </w:rPr>
  </w:style>
  <w:style w:type="paragraph" w:styleId="TOC2">
    <w:name w:val="toc 2"/>
    <w:basedOn w:val="Normal"/>
    <w:next w:val="Normal"/>
    <w:autoRedefine/>
    <w:uiPriority w:val="39"/>
    <w:unhideWhenUsed/>
    <w:rsid w:val="001B77AE"/>
    <w:pPr>
      <w:tabs>
        <w:tab w:val="right" w:leader="dot" w:pos="9350"/>
      </w:tabs>
      <w:spacing w:before="240" w:after="0"/>
    </w:pPr>
    <w:rPr>
      <w:noProof/>
      <w:sz w:val="24"/>
    </w:rPr>
  </w:style>
  <w:style w:type="paragraph" w:styleId="TOC3">
    <w:name w:val="toc 3"/>
    <w:basedOn w:val="Normal"/>
    <w:next w:val="Normal"/>
    <w:autoRedefine/>
    <w:uiPriority w:val="39"/>
    <w:unhideWhenUsed/>
    <w:rsid w:val="007935B1"/>
    <w:pPr>
      <w:spacing w:after="0"/>
      <w:ind w:left="220"/>
    </w:pPr>
    <w:rPr>
      <w:rFonts w:cstheme="minorHAnsi"/>
      <w:sz w:val="20"/>
      <w:szCs w:val="20"/>
    </w:rPr>
  </w:style>
  <w:style w:type="paragraph" w:styleId="TOC4">
    <w:name w:val="toc 4"/>
    <w:basedOn w:val="Normal"/>
    <w:next w:val="Normal"/>
    <w:autoRedefine/>
    <w:uiPriority w:val="39"/>
    <w:unhideWhenUsed/>
    <w:rsid w:val="007935B1"/>
    <w:pPr>
      <w:spacing w:after="0"/>
      <w:ind w:left="440"/>
    </w:pPr>
    <w:rPr>
      <w:rFonts w:cstheme="minorHAnsi"/>
      <w:sz w:val="20"/>
      <w:szCs w:val="20"/>
    </w:rPr>
  </w:style>
  <w:style w:type="paragraph" w:styleId="TOC5">
    <w:name w:val="toc 5"/>
    <w:basedOn w:val="Normal"/>
    <w:next w:val="Normal"/>
    <w:autoRedefine/>
    <w:uiPriority w:val="39"/>
    <w:unhideWhenUsed/>
    <w:rsid w:val="007935B1"/>
    <w:pPr>
      <w:spacing w:after="0"/>
      <w:ind w:left="660"/>
    </w:pPr>
    <w:rPr>
      <w:rFonts w:cstheme="minorHAnsi"/>
      <w:sz w:val="20"/>
      <w:szCs w:val="20"/>
    </w:rPr>
  </w:style>
  <w:style w:type="paragraph" w:styleId="TOC6">
    <w:name w:val="toc 6"/>
    <w:basedOn w:val="Normal"/>
    <w:next w:val="Normal"/>
    <w:autoRedefine/>
    <w:uiPriority w:val="39"/>
    <w:unhideWhenUsed/>
    <w:rsid w:val="007935B1"/>
    <w:pPr>
      <w:spacing w:after="0"/>
      <w:ind w:left="880"/>
    </w:pPr>
    <w:rPr>
      <w:rFonts w:cstheme="minorHAnsi"/>
      <w:sz w:val="20"/>
      <w:szCs w:val="20"/>
    </w:rPr>
  </w:style>
  <w:style w:type="paragraph" w:styleId="TOC7">
    <w:name w:val="toc 7"/>
    <w:basedOn w:val="Normal"/>
    <w:next w:val="Normal"/>
    <w:autoRedefine/>
    <w:uiPriority w:val="39"/>
    <w:unhideWhenUsed/>
    <w:rsid w:val="007935B1"/>
    <w:pPr>
      <w:spacing w:after="0"/>
      <w:ind w:left="1100"/>
    </w:pPr>
    <w:rPr>
      <w:rFonts w:cstheme="minorHAnsi"/>
      <w:sz w:val="20"/>
      <w:szCs w:val="20"/>
    </w:rPr>
  </w:style>
  <w:style w:type="paragraph" w:styleId="TOC8">
    <w:name w:val="toc 8"/>
    <w:basedOn w:val="Normal"/>
    <w:next w:val="Normal"/>
    <w:autoRedefine/>
    <w:uiPriority w:val="39"/>
    <w:unhideWhenUsed/>
    <w:rsid w:val="007935B1"/>
    <w:pPr>
      <w:spacing w:after="0"/>
      <w:ind w:left="1320"/>
    </w:pPr>
    <w:rPr>
      <w:rFonts w:cstheme="minorHAnsi"/>
      <w:sz w:val="20"/>
      <w:szCs w:val="20"/>
    </w:rPr>
  </w:style>
  <w:style w:type="paragraph" w:styleId="TOC9">
    <w:name w:val="toc 9"/>
    <w:basedOn w:val="Normal"/>
    <w:next w:val="Normal"/>
    <w:autoRedefine/>
    <w:uiPriority w:val="39"/>
    <w:unhideWhenUsed/>
    <w:rsid w:val="007935B1"/>
    <w:pPr>
      <w:spacing w:after="0"/>
      <w:ind w:left="1540"/>
    </w:pPr>
    <w:rPr>
      <w:rFonts w:cstheme="minorHAnsi"/>
      <w:sz w:val="20"/>
      <w:szCs w:val="20"/>
    </w:rPr>
  </w:style>
  <w:style w:type="character" w:styleId="Hyperlink">
    <w:name w:val="Hyperlink"/>
    <w:basedOn w:val="DefaultParagraphFont"/>
    <w:uiPriority w:val="99"/>
    <w:unhideWhenUsed/>
    <w:rsid w:val="007935B1"/>
    <w:rPr>
      <w:color w:val="0000FF" w:themeColor="hyperlink"/>
      <w:u w:val="single"/>
    </w:rPr>
  </w:style>
  <w:style w:type="paragraph" w:styleId="NormalWeb">
    <w:name w:val="Normal (Web)"/>
    <w:basedOn w:val="Normal"/>
    <w:uiPriority w:val="99"/>
    <w:unhideWhenUsed/>
    <w:rsid w:val="00C5043E"/>
    <w:pPr>
      <w:spacing w:before="100" w:beforeAutospacing="1" w:after="100" w:afterAutospacing="1" w:line="240" w:lineRule="auto"/>
    </w:pPr>
    <w:rPr>
      <w:rFonts w:eastAsia="Times New Roman"/>
      <w:sz w:val="24"/>
    </w:rPr>
  </w:style>
  <w:style w:type="character" w:styleId="Emphasis">
    <w:name w:val="Emphasis"/>
    <w:basedOn w:val="DefaultParagraphFont"/>
    <w:uiPriority w:val="20"/>
    <w:qFormat/>
    <w:rsid w:val="00C5043E"/>
    <w:rPr>
      <w:i/>
      <w:iCs/>
    </w:rPr>
  </w:style>
  <w:style w:type="character" w:customStyle="1" w:styleId="mw-cite-backlink">
    <w:name w:val="mw-cite-backlink"/>
    <w:basedOn w:val="DefaultParagraphFont"/>
    <w:rsid w:val="00BE43BF"/>
  </w:style>
  <w:style w:type="character" w:customStyle="1" w:styleId="citation">
    <w:name w:val="citation"/>
    <w:basedOn w:val="DefaultParagraphFont"/>
    <w:rsid w:val="00BE43BF"/>
  </w:style>
  <w:style w:type="character" w:styleId="FollowedHyperlink">
    <w:name w:val="FollowedHyperlink"/>
    <w:basedOn w:val="DefaultParagraphFont"/>
    <w:uiPriority w:val="99"/>
    <w:semiHidden/>
    <w:unhideWhenUsed/>
    <w:rsid w:val="009D5C51"/>
    <w:rPr>
      <w:color w:val="800080" w:themeColor="followedHyperlink"/>
      <w:u w:val="single"/>
    </w:rPr>
  </w:style>
  <w:style w:type="character" w:styleId="Strong">
    <w:name w:val="Strong"/>
    <w:basedOn w:val="DefaultParagraphFont"/>
    <w:uiPriority w:val="22"/>
    <w:qFormat/>
    <w:rsid w:val="00ED023F"/>
    <w:rPr>
      <w:b/>
      <w:bCs/>
    </w:rPr>
  </w:style>
  <w:style w:type="character" w:customStyle="1" w:styleId="highlight">
    <w:name w:val="highlight"/>
    <w:basedOn w:val="DefaultParagraphFont"/>
    <w:rsid w:val="003E4884"/>
  </w:style>
  <w:style w:type="table" w:styleId="TableGrid">
    <w:name w:val="Table Grid"/>
    <w:basedOn w:val="TableNormal"/>
    <w:uiPriority w:val="59"/>
    <w:rsid w:val="0075657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32319F"/>
    <w:pPr>
      <w:autoSpaceDE w:val="0"/>
      <w:autoSpaceDN w:val="0"/>
      <w:adjustRightInd w:val="0"/>
      <w:spacing w:after="0" w:line="240" w:lineRule="auto"/>
    </w:pPr>
    <w:rPr>
      <w:color w:val="000000"/>
      <w:sz w:val="24"/>
      <w:lang w:val="en-GB" w:eastAsia="en-GB"/>
    </w:rPr>
  </w:style>
  <w:style w:type="paragraph" w:styleId="Caption">
    <w:name w:val="caption"/>
    <w:basedOn w:val="Normal"/>
    <w:next w:val="Normal"/>
    <w:uiPriority w:val="35"/>
    <w:unhideWhenUsed/>
    <w:qFormat/>
    <w:rsid w:val="00815F18"/>
    <w:pPr>
      <w:spacing w:line="240" w:lineRule="auto"/>
    </w:pPr>
    <w:rPr>
      <w:bCs/>
      <w:color w:val="4F81BD" w:themeColor="accent1"/>
      <w:sz w:val="18"/>
      <w:szCs w:val="18"/>
    </w:rPr>
  </w:style>
  <w:style w:type="paragraph" w:styleId="TableofFigures">
    <w:name w:val="table of figures"/>
    <w:basedOn w:val="Normal"/>
    <w:next w:val="Normal"/>
    <w:uiPriority w:val="99"/>
    <w:unhideWhenUsed/>
    <w:rsid w:val="00273D63"/>
    <w:pPr>
      <w:spacing w:after="0"/>
    </w:pPr>
  </w:style>
  <w:style w:type="character" w:styleId="CommentReference">
    <w:name w:val="annotation reference"/>
    <w:basedOn w:val="DefaultParagraphFont"/>
    <w:uiPriority w:val="99"/>
    <w:semiHidden/>
    <w:unhideWhenUsed/>
    <w:rsid w:val="00C73FF4"/>
    <w:rPr>
      <w:sz w:val="16"/>
      <w:szCs w:val="16"/>
    </w:rPr>
  </w:style>
  <w:style w:type="paragraph" w:styleId="CommentText">
    <w:name w:val="annotation text"/>
    <w:basedOn w:val="Normal"/>
    <w:link w:val="CommentTextChar"/>
    <w:uiPriority w:val="99"/>
    <w:semiHidden/>
    <w:unhideWhenUsed/>
    <w:rsid w:val="00C73FF4"/>
    <w:pPr>
      <w:spacing w:line="240" w:lineRule="auto"/>
    </w:pPr>
    <w:rPr>
      <w:sz w:val="20"/>
      <w:szCs w:val="20"/>
    </w:rPr>
  </w:style>
  <w:style w:type="character" w:customStyle="1" w:styleId="CommentTextChar">
    <w:name w:val="Comment Text Char"/>
    <w:basedOn w:val="DefaultParagraphFont"/>
    <w:link w:val="CommentText"/>
    <w:uiPriority w:val="99"/>
    <w:semiHidden/>
    <w:rsid w:val="00C73FF4"/>
    <w:rPr>
      <w:sz w:val="20"/>
      <w:szCs w:val="20"/>
    </w:rPr>
  </w:style>
  <w:style w:type="paragraph" w:styleId="CommentSubject">
    <w:name w:val="annotation subject"/>
    <w:basedOn w:val="CommentText"/>
    <w:next w:val="CommentText"/>
    <w:link w:val="CommentSubjectChar"/>
    <w:uiPriority w:val="99"/>
    <w:semiHidden/>
    <w:unhideWhenUsed/>
    <w:rsid w:val="00C73FF4"/>
    <w:rPr>
      <w:bCs/>
    </w:rPr>
  </w:style>
  <w:style w:type="character" w:customStyle="1" w:styleId="CommentSubjectChar">
    <w:name w:val="Comment Subject Char"/>
    <w:basedOn w:val="CommentTextChar"/>
    <w:link w:val="CommentSubject"/>
    <w:uiPriority w:val="99"/>
    <w:semiHidden/>
    <w:rsid w:val="00C73FF4"/>
    <w:rPr>
      <w:b/>
      <w:bCs/>
      <w:sz w:val="20"/>
      <w:szCs w:val="20"/>
    </w:rPr>
  </w:style>
  <w:style w:type="paragraph" w:styleId="NoSpacing">
    <w:name w:val="No Spacing"/>
    <w:uiPriority w:val="1"/>
    <w:qFormat/>
    <w:rsid w:val="009B76A8"/>
    <w:pPr>
      <w:spacing w:after="0" w:line="240" w:lineRule="auto"/>
    </w:pPr>
    <w:rPr>
      <w:rFonts w:eastAsiaTheme="minorHAnsi"/>
    </w:rPr>
  </w:style>
  <w:style w:type="character" w:customStyle="1" w:styleId="generated">
    <w:name w:val="generated"/>
    <w:basedOn w:val="DefaultParagraphFont"/>
    <w:rsid w:val="00527E52"/>
  </w:style>
  <w:style w:type="paragraph" w:customStyle="1" w:styleId="viewer-reference">
    <w:name w:val="viewer-reference"/>
    <w:basedOn w:val="Normal"/>
    <w:rsid w:val="00527E52"/>
    <w:pPr>
      <w:spacing w:before="100" w:beforeAutospacing="1" w:after="100" w:afterAutospacing="1" w:line="240" w:lineRule="auto"/>
    </w:pPr>
    <w:rPr>
      <w:rFonts w:eastAsia="Times New Roman"/>
      <w:sz w:val="24"/>
    </w:rPr>
  </w:style>
  <w:style w:type="character" w:customStyle="1" w:styleId="Heading6Char">
    <w:name w:val="Heading 6 Char"/>
    <w:basedOn w:val="DefaultParagraphFont"/>
    <w:link w:val="Heading6"/>
    <w:uiPriority w:val="9"/>
    <w:semiHidden/>
    <w:rsid w:val="001322AD"/>
    <w:rPr>
      <w:rFonts w:asciiTheme="majorHAnsi" w:eastAsiaTheme="majorEastAsia" w:hAnsiTheme="majorHAnsi" w:cstheme="majorBidi"/>
      <w:i/>
      <w:iCs/>
      <w:color w:val="243F60" w:themeColor="accent1" w:themeShade="7F"/>
    </w:rPr>
  </w:style>
  <w:style w:type="character" w:customStyle="1" w:styleId="ref-journal">
    <w:name w:val="ref-journal"/>
    <w:basedOn w:val="DefaultParagraphFont"/>
    <w:rsid w:val="0018174D"/>
  </w:style>
  <w:style w:type="character" w:customStyle="1" w:styleId="ref-vol">
    <w:name w:val="ref-vol"/>
    <w:basedOn w:val="DefaultParagraphFont"/>
    <w:rsid w:val="0018174D"/>
  </w:style>
  <w:style w:type="character" w:customStyle="1" w:styleId="bkprnt1">
    <w:name w:val="bk_prnt1"/>
    <w:basedOn w:val="DefaultParagraphFont"/>
    <w:rsid w:val="0018174D"/>
    <w:rPr>
      <w:vanish/>
      <w:webHidden w:val="0"/>
      <w:specVanish w:val="0"/>
    </w:rPr>
  </w:style>
  <w:style w:type="character" w:styleId="HTMLCite">
    <w:name w:val="HTML Cite"/>
    <w:basedOn w:val="DefaultParagraphFont"/>
    <w:uiPriority w:val="99"/>
    <w:semiHidden/>
    <w:unhideWhenUsed/>
    <w:rsid w:val="007B2094"/>
    <w:rPr>
      <w:i/>
      <w:iCs/>
    </w:rPr>
  </w:style>
  <w:style w:type="character" w:customStyle="1" w:styleId="author">
    <w:name w:val="author"/>
    <w:basedOn w:val="DefaultParagraphFont"/>
    <w:rsid w:val="007B2094"/>
  </w:style>
  <w:style w:type="character" w:customStyle="1" w:styleId="articletitle">
    <w:name w:val="articletitle"/>
    <w:basedOn w:val="DefaultParagraphFont"/>
    <w:rsid w:val="007B2094"/>
  </w:style>
  <w:style w:type="character" w:customStyle="1" w:styleId="journaltitle2">
    <w:name w:val="journaltitle2"/>
    <w:basedOn w:val="DefaultParagraphFont"/>
    <w:rsid w:val="007B2094"/>
    <w:rPr>
      <w:i/>
      <w:iCs/>
    </w:rPr>
  </w:style>
  <w:style w:type="character" w:customStyle="1" w:styleId="pubyear">
    <w:name w:val="pubyear"/>
    <w:basedOn w:val="DefaultParagraphFont"/>
    <w:rsid w:val="007B2094"/>
  </w:style>
  <w:style w:type="character" w:customStyle="1" w:styleId="vol2">
    <w:name w:val="vol2"/>
    <w:basedOn w:val="DefaultParagraphFont"/>
    <w:rsid w:val="007B2094"/>
    <w:rPr>
      <w:b/>
      <w:bCs/>
    </w:rPr>
  </w:style>
  <w:style w:type="character" w:customStyle="1" w:styleId="pagefirst">
    <w:name w:val="pagefirst"/>
    <w:basedOn w:val="DefaultParagraphFont"/>
    <w:rsid w:val="007B2094"/>
  </w:style>
  <w:style w:type="character" w:customStyle="1" w:styleId="pagelast">
    <w:name w:val="pagelast"/>
    <w:basedOn w:val="DefaultParagraphFont"/>
    <w:rsid w:val="007B2094"/>
  </w:style>
  <w:style w:type="character" w:customStyle="1" w:styleId="cit-name-surname">
    <w:name w:val="cit-name-surname"/>
    <w:basedOn w:val="DefaultParagraphFont"/>
    <w:rsid w:val="006A6078"/>
  </w:style>
  <w:style w:type="character" w:customStyle="1" w:styleId="cit-name-given-names">
    <w:name w:val="cit-name-given-names"/>
    <w:basedOn w:val="DefaultParagraphFont"/>
    <w:rsid w:val="006A6078"/>
  </w:style>
  <w:style w:type="character" w:customStyle="1" w:styleId="cit-pub-date">
    <w:name w:val="cit-pub-date"/>
    <w:basedOn w:val="DefaultParagraphFont"/>
    <w:rsid w:val="006A6078"/>
  </w:style>
  <w:style w:type="character" w:customStyle="1" w:styleId="cit-article-title">
    <w:name w:val="cit-article-title"/>
    <w:basedOn w:val="DefaultParagraphFont"/>
    <w:rsid w:val="006A6078"/>
  </w:style>
  <w:style w:type="character" w:customStyle="1" w:styleId="cit-vol">
    <w:name w:val="cit-vol"/>
    <w:basedOn w:val="DefaultParagraphFont"/>
    <w:rsid w:val="006A6078"/>
  </w:style>
  <w:style w:type="character" w:customStyle="1" w:styleId="cit-fpage">
    <w:name w:val="cit-fpage"/>
    <w:basedOn w:val="DefaultParagraphFont"/>
    <w:rsid w:val="006A6078"/>
  </w:style>
  <w:style w:type="character" w:customStyle="1" w:styleId="ref-title">
    <w:name w:val="ref-title"/>
    <w:basedOn w:val="DefaultParagraphFont"/>
    <w:rsid w:val="000A28C2"/>
  </w:style>
  <w:style w:type="paragraph" w:customStyle="1" w:styleId="EndNoteBibliographyTitle">
    <w:name w:val="EndNote Bibliography Title"/>
    <w:basedOn w:val="Normal"/>
    <w:link w:val="EndNoteBibliographyTitleChar"/>
    <w:rsid w:val="00E50F00"/>
    <w:pPr>
      <w:spacing w:after="0"/>
      <w:jc w:val="center"/>
    </w:pPr>
    <w:rPr>
      <w:noProof/>
    </w:rPr>
  </w:style>
  <w:style w:type="character" w:customStyle="1" w:styleId="ListParagraphChar">
    <w:name w:val="List Paragraph Char"/>
    <w:basedOn w:val="DefaultParagraphFont"/>
    <w:link w:val="ListParagraph"/>
    <w:uiPriority w:val="34"/>
    <w:rsid w:val="00E50F00"/>
  </w:style>
  <w:style w:type="character" w:customStyle="1" w:styleId="EndNoteBibliographyTitleChar">
    <w:name w:val="EndNote Bibliography Title Char"/>
    <w:basedOn w:val="ListParagraphChar"/>
    <w:link w:val="EndNoteBibliographyTitle"/>
    <w:rsid w:val="00E50F00"/>
    <w:rPr>
      <w:noProof/>
    </w:rPr>
  </w:style>
  <w:style w:type="paragraph" w:customStyle="1" w:styleId="EndNoteBibliography">
    <w:name w:val="EndNote Bibliography"/>
    <w:basedOn w:val="Normal"/>
    <w:link w:val="EndNoteBibliographyChar"/>
    <w:rsid w:val="00E50F00"/>
    <w:pPr>
      <w:spacing w:line="240" w:lineRule="auto"/>
      <w:jc w:val="both"/>
    </w:pPr>
    <w:rPr>
      <w:noProof/>
    </w:rPr>
  </w:style>
  <w:style w:type="character" w:customStyle="1" w:styleId="EndNoteBibliographyChar">
    <w:name w:val="EndNote Bibliography Char"/>
    <w:basedOn w:val="ListParagraphChar"/>
    <w:link w:val="EndNoteBibliography"/>
    <w:rsid w:val="00E50F00"/>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961">
      <w:bodyDiv w:val="1"/>
      <w:marLeft w:val="0"/>
      <w:marRight w:val="0"/>
      <w:marTop w:val="0"/>
      <w:marBottom w:val="0"/>
      <w:divBdr>
        <w:top w:val="none" w:sz="0" w:space="0" w:color="auto"/>
        <w:left w:val="none" w:sz="0" w:space="0" w:color="auto"/>
        <w:bottom w:val="none" w:sz="0" w:space="0" w:color="auto"/>
        <w:right w:val="none" w:sz="0" w:space="0" w:color="auto"/>
      </w:divBdr>
    </w:div>
    <w:div w:id="15497570">
      <w:bodyDiv w:val="1"/>
      <w:marLeft w:val="0"/>
      <w:marRight w:val="0"/>
      <w:marTop w:val="0"/>
      <w:marBottom w:val="0"/>
      <w:divBdr>
        <w:top w:val="none" w:sz="0" w:space="0" w:color="auto"/>
        <w:left w:val="none" w:sz="0" w:space="0" w:color="auto"/>
        <w:bottom w:val="none" w:sz="0" w:space="0" w:color="auto"/>
        <w:right w:val="none" w:sz="0" w:space="0" w:color="auto"/>
      </w:divBdr>
    </w:div>
    <w:div w:id="32464026">
      <w:bodyDiv w:val="1"/>
      <w:marLeft w:val="0"/>
      <w:marRight w:val="0"/>
      <w:marTop w:val="0"/>
      <w:marBottom w:val="0"/>
      <w:divBdr>
        <w:top w:val="none" w:sz="0" w:space="0" w:color="auto"/>
        <w:left w:val="none" w:sz="0" w:space="0" w:color="auto"/>
        <w:bottom w:val="none" w:sz="0" w:space="0" w:color="auto"/>
        <w:right w:val="none" w:sz="0" w:space="0" w:color="auto"/>
      </w:divBdr>
    </w:div>
    <w:div w:id="130028189">
      <w:bodyDiv w:val="1"/>
      <w:marLeft w:val="0"/>
      <w:marRight w:val="0"/>
      <w:marTop w:val="0"/>
      <w:marBottom w:val="0"/>
      <w:divBdr>
        <w:top w:val="none" w:sz="0" w:space="0" w:color="auto"/>
        <w:left w:val="none" w:sz="0" w:space="0" w:color="auto"/>
        <w:bottom w:val="none" w:sz="0" w:space="0" w:color="auto"/>
        <w:right w:val="none" w:sz="0" w:space="0" w:color="auto"/>
      </w:divBdr>
    </w:div>
    <w:div w:id="130097329">
      <w:bodyDiv w:val="1"/>
      <w:marLeft w:val="0"/>
      <w:marRight w:val="0"/>
      <w:marTop w:val="0"/>
      <w:marBottom w:val="0"/>
      <w:divBdr>
        <w:top w:val="none" w:sz="0" w:space="0" w:color="auto"/>
        <w:left w:val="none" w:sz="0" w:space="0" w:color="auto"/>
        <w:bottom w:val="none" w:sz="0" w:space="0" w:color="auto"/>
        <w:right w:val="none" w:sz="0" w:space="0" w:color="auto"/>
      </w:divBdr>
      <w:divsChild>
        <w:div w:id="1257903896">
          <w:marLeft w:val="547"/>
          <w:marRight w:val="0"/>
          <w:marTop w:val="134"/>
          <w:marBottom w:val="0"/>
          <w:divBdr>
            <w:top w:val="none" w:sz="0" w:space="0" w:color="auto"/>
            <w:left w:val="none" w:sz="0" w:space="0" w:color="auto"/>
            <w:bottom w:val="none" w:sz="0" w:space="0" w:color="auto"/>
            <w:right w:val="none" w:sz="0" w:space="0" w:color="auto"/>
          </w:divBdr>
        </w:div>
      </w:divsChild>
    </w:div>
    <w:div w:id="152841063">
      <w:bodyDiv w:val="1"/>
      <w:marLeft w:val="0"/>
      <w:marRight w:val="0"/>
      <w:marTop w:val="0"/>
      <w:marBottom w:val="0"/>
      <w:divBdr>
        <w:top w:val="none" w:sz="0" w:space="0" w:color="auto"/>
        <w:left w:val="none" w:sz="0" w:space="0" w:color="auto"/>
        <w:bottom w:val="none" w:sz="0" w:space="0" w:color="auto"/>
        <w:right w:val="none" w:sz="0" w:space="0" w:color="auto"/>
      </w:divBdr>
      <w:divsChild>
        <w:div w:id="640421205">
          <w:marLeft w:val="547"/>
          <w:marRight w:val="0"/>
          <w:marTop w:val="134"/>
          <w:marBottom w:val="0"/>
          <w:divBdr>
            <w:top w:val="none" w:sz="0" w:space="0" w:color="auto"/>
            <w:left w:val="none" w:sz="0" w:space="0" w:color="auto"/>
            <w:bottom w:val="none" w:sz="0" w:space="0" w:color="auto"/>
            <w:right w:val="none" w:sz="0" w:space="0" w:color="auto"/>
          </w:divBdr>
        </w:div>
      </w:divsChild>
    </w:div>
    <w:div w:id="163470752">
      <w:bodyDiv w:val="1"/>
      <w:marLeft w:val="0"/>
      <w:marRight w:val="0"/>
      <w:marTop w:val="0"/>
      <w:marBottom w:val="0"/>
      <w:divBdr>
        <w:top w:val="none" w:sz="0" w:space="0" w:color="auto"/>
        <w:left w:val="none" w:sz="0" w:space="0" w:color="auto"/>
        <w:bottom w:val="none" w:sz="0" w:space="0" w:color="auto"/>
        <w:right w:val="none" w:sz="0" w:space="0" w:color="auto"/>
      </w:divBdr>
    </w:div>
    <w:div w:id="224031314">
      <w:bodyDiv w:val="1"/>
      <w:marLeft w:val="0"/>
      <w:marRight w:val="0"/>
      <w:marTop w:val="0"/>
      <w:marBottom w:val="0"/>
      <w:divBdr>
        <w:top w:val="none" w:sz="0" w:space="0" w:color="auto"/>
        <w:left w:val="none" w:sz="0" w:space="0" w:color="auto"/>
        <w:bottom w:val="none" w:sz="0" w:space="0" w:color="auto"/>
        <w:right w:val="none" w:sz="0" w:space="0" w:color="auto"/>
      </w:divBdr>
      <w:divsChild>
        <w:div w:id="1513455261">
          <w:marLeft w:val="0"/>
          <w:marRight w:val="0"/>
          <w:marTop w:val="0"/>
          <w:marBottom w:val="0"/>
          <w:divBdr>
            <w:top w:val="none" w:sz="0" w:space="0" w:color="auto"/>
            <w:left w:val="none" w:sz="0" w:space="0" w:color="auto"/>
            <w:bottom w:val="none" w:sz="0" w:space="0" w:color="auto"/>
            <w:right w:val="none" w:sz="0" w:space="0" w:color="auto"/>
          </w:divBdr>
          <w:divsChild>
            <w:div w:id="1039091833">
              <w:marLeft w:val="0"/>
              <w:marRight w:val="0"/>
              <w:marTop w:val="0"/>
              <w:marBottom w:val="0"/>
              <w:divBdr>
                <w:top w:val="none" w:sz="0" w:space="0" w:color="auto"/>
                <w:left w:val="none" w:sz="0" w:space="0" w:color="auto"/>
                <w:bottom w:val="none" w:sz="0" w:space="0" w:color="auto"/>
                <w:right w:val="none" w:sz="0" w:space="0" w:color="auto"/>
              </w:divBdr>
              <w:divsChild>
                <w:div w:id="1875343567">
                  <w:marLeft w:val="0"/>
                  <w:marRight w:val="0"/>
                  <w:marTop w:val="0"/>
                  <w:marBottom w:val="0"/>
                  <w:divBdr>
                    <w:top w:val="none" w:sz="0" w:space="0" w:color="auto"/>
                    <w:left w:val="none" w:sz="0" w:space="0" w:color="auto"/>
                    <w:bottom w:val="none" w:sz="0" w:space="0" w:color="auto"/>
                    <w:right w:val="none" w:sz="0" w:space="0" w:color="auto"/>
                  </w:divBdr>
                  <w:divsChild>
                    <w:div w:id="278071643">
                      <w:marLeft w:val="0"/>
                      <w:marRight w:val="0"/>
                      <w:marTop w:val="0"/>
                      <w:marBottom w:val="0"/>
                      <w:divBdr>
                        <w:top w:val="none" w:sz="0" w:space="0" w:color="auto"/>
                        <w:left w:val="none" w:sz="0" w:space="0" w:color="auto"/>
                        <w:bottom w:val="none" w:sz="0" w:space="0" w:color="auto"/>
                        <w:right w:val="none" w:sz="0" w:space="0" w:color="auto"/>
                      </w:divBdr>
                      <w:divsChild>
                        <w:div w:id="1654336779">
                          <w:marLeft w:val="0"/>
                          <w:marRight w:val="0"/>
                          <w:marTop w:val="0"/>
                          <w:marBottom w:val="0"/>
                          <w:divBdr>
                            <w:top w:val="none" w:sz="0" w:space="0" w:color="auto"/>
                            <w:left w:val="none" w:sz="0" w:space="0" w:color="auto"/>
                            <w:bottom w:val="none" w:sz="0" w:space="0" w:color="auto"/>
                            <w:right w:val="none" w:sz="0" w:space="0" w:color="auto"/>
                          </w:divBdr>
                          <w:divsChild>
                            <w:div w:id="684408893">
                              <w:marLeft w:val="0"/>
                              <w:marRight w:val="0"/>
                              <w:marTop w:val="0"/>
                              <w:marBottom w:val="0"/>
                              <w:divBdr>
                                <w:top w:val="none" w:sz="0" w:space="0" w:color="auto"/>
                                <w:left w:val="none" w:sz="0" w:space="0" w:color="auto"/>
                                <w:bottom w:val="none" w:sz="0" w:space="0" w:color="auto"/>
                                <w:right w:val="none" w:sz="0" w:space="0" w:color="auto"/>
                              </w:divBdr>
                            </w:div>
                            <w:div w:id="192849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2206473">
      <w:bodyDiv w:val="1"/>
      <w:marLeft w:val="0"/>
      <w:marRight w:val="0"/>
      <w:marTop w:val="0"/>
      <w:marBottom w:val="0"/>
      <w:divBdr>
        <w:top w:val="none" w:sz="0" w:space="0" w:color="auto"/>
        <w:left w:val="none" w:sz="0" w:space="0" w:color="auto"/>
        <w:bottom w:val="none" w:sz="0" w:space="0" w:color="auto"/>
        <w:right w:val="none" w:sz="0" w:space="0" w:color="auto"/>
      </w:divBdr>
    </w:div>
    <w:div w:id="269509266">
      <w:bodyDiv w:val="1"/>
      <w:marLeft w:val="0"/>
      <w:marRight w:val="0"/>
      <w:marTop w:val="0"/>
      <w:marBottom w:val="0"/>
      <w:divBdr>
        <w:top w:val="none" w:sz="0" w:space="0" w:color="auto"/>
        <w:left w:val="none" w:sz="0" w:space="0" w:color="auto"/>
        <w:bottom w:val="none" w:sz="0" w:space="0" w:color="auto"/>
        <w:right w:val="none" w:sz="0" w:space="0" w:color="auto"/>
      </w:divBdr>
    </w:div>
    <w:div w:id="291836590">
      <w:bodyDiv w:val="1"/>
      <w:marLeft w:val="0"/>
      <w:marRight w:val="0"/>
      <w:marTop w:val="0"/>
      <w:marBottom w:val="0"/>
      <w:divBdr>
        <w:top w:val="none" w:sz="0" w:space="0" w:color="auto"/>
        <w:left w:val="none" w:sz="0" w:space="0" w:color="auto"/>
        <w:bottom w:val="none" w:sz="0" w:space="0" w:color="auto"/>
        <w:right w:val="none" w:sz="0" w:space="0" w:color="auto"/>
      </w:divBdr>
    </w:div>
    <w:div w:id="308557609">
      <w:bodyDiv w:val="1"/>
      <w:marLeft w:val="0"/>
      <w:marRight w:val="0"/>
      <w:marTop w:val="0"/>
      <w:marBottom w:val="0"/>
      <w:divBdr>
        <w:top w:val="none" w:sz="0" w:space="0" w:color="auto"/>
        <w:left w:val="none" w:sz="0" w:space="0" w:color="auto"/>
        <w:bottom w:val="none" w:sz="0" w:space="0" w:color="auto"/>
        <w:right w:val="none" w:sz="0" w:space="0" w:color="auto"/>
      </w:divBdr>
    </w:div>
    <w:div w:id="311132120">
      <w:bodyDiv w:val="1"/>
      <w:marLeft w:val="0"/>
      <w:marRight w:val="0"/>
      <w:marTop w:val="0"/>
      <w:marBottom w:val="0"/>
      <w:divBdr>
        <w:top w:val="none" w:sz="0" w:space="0" w:color="auto"/>
        <w:left w:val="none" w:sz="0" w:space="0" w:color="auto"/>
        <w:bottom w:val="none" w:sz="0" w:space="0" w:color="auto"/>
        <w:right w:val="none" w:sz="0" w:space="0" w:color="auto"/>
      </w:divBdr>
    </w:div>
    <w:div w:id="422648059">
      <w:bodyDiv w:val="1"/>
      <w:marLeft w:val="0"/>
      <w:marRight w:val="0"/>
      <w:marTop w:val="0"/>
      <w:marBottom w:val="0"/>
      <w:divBdr>
        <w:top w:val="none" w:sz="0" w:space="0" w:color="auto"/>
        <w:left w:val="none" w:sz="0" w:space="0" w:color="auto"/>
        <w:bottom w:val="none" w:sz="0" w:space="0" w:color="auto"/>
        <w:right w:val="none" w:sz="0" w:space="0" w:color="auto"/>
      </w:divBdr>
    </w:div>
    <w:div w:id="427700822">
      <w:bodyDiv w:val="1"/>
      <w:marLeft w:val="0"/>
      <w:marRight w:val="0"/>
      <w:marTop w:val="0"/>
      <w:marBottom w:val="0"/>
      <w:divBdr>
        <w:top w:val="none" w:sz="0" w:space="0" w:color="auto"/>
        <w:left w:val="none" w:sz="0" w:space="0" w:color="auto"/>
        <w:bottom w:val="none" w:sz="0" w:space="0" w:color="auto"/>
        <w:right w:val="none" w:sz="0" w:space="0" w:color="auto"/>
      </w:divBdr>
    </w:div>
    <w:div w:id="427893611">
      <w:bodyDiv w:val="1"/>
      <w:marLeft w:val="0"/>
      <w:marRight w:val="0"/>
      <w:marTop w:val="0"/>
      <w:marBottom w:val="0"/>
      <w:divBdr>
        <w:top w:val="none" w:sz="0" w:space="0" w:color="auto"/>
        <w:left w:val="none" w:sz="0" w:space="0" w:color="auto"/>
        <w:bottom w:val="none" w:sz="0" w:space="0" w:color="auto"/>
        <w:right w:val="none" w:sz="0" w:space="0" w:color="auto"/>
      </w:divBdr>
    </w:div>
    <w:div w:id="450244122">
      <w:bodyDiv w:val="1"/>
      <w:marLeft w:val="0"/>
      <w:marRight w:val="0"/>
      <w:marTop w:val="0"/>
      <w:marBottom w:val="0"/>
      <w:divBdr>
        <w:top w:val="none" w:sz="0" w:space="0" w:color="auto"/>
        <w:left w:val="none" w:sz="0" w:space="0" w:color="auto"/>
        <w:bottom w:val="none" w:sz="0" w:space="0" w:color="auto"/>
        <w:right w:val="none" w:sz="0" w:space="0" w:color="auto"/>
      </w:divBdr>
    </w:div>
    <w:div w:id="461120329">
      <w:bodyDiv w:val="1"/>
      <w:marLeft w:val="0"/>
      <w:marRight w:val="0"/>
      <w:marTop w:val="0"/>
      <w:marBottom w:val="0"/>
      <w:divBdr>
        <w:top w:val="none" w:sz="0" w:space="0" w:color="auto"/>
        <w:left w:val="none" w:sz="0" w:space="0" w:color="auto"/>
        <w:bottom w:val="none" w:sz="0" w:space="0" w:color="auto"/>
        <w:right w:val="none" w:sz="0" w:space="0" w:color="auto"/>
      </w:divBdr>
    </w:div>
    <w:div w:id="569001531">
      <w:bodyDiv w:val="1"/>
      <w:marLeft w:val="0"/>
      <w:marRight w:val="0"/>
      <w:marTop w:val="0"/>
      <w:marBottom w:val="0"/>
      <w:divBdr>
        <w:top w:val="none" w:sz="0" w:space="0" w:color="auto"/>
        <w:left w:val="none" w:sz="0" w:space="0" w:color="auto"/>
        <w:bottom w:val="none" w:sz="0" w:space="0" w:color="auto"/>
        <w:right w:val="none" w:sz="0" w:space="0" w:color="auto"/>
      </w:divBdr>
    </w:div>
    <w:div w:id="591008429">
      <w:bodyDiv w:val="1"/>
      <w:marLeft w:val="0"/>
      <w:marRight w:val="0"/>
      <w:marTop w:val="0"/>
      <w:marBottom w:val="0"/>
      <w:divBdr>
        <w:top w:val="none" w:sz="0" w:space="0" w:color="auto"/>
        <w:left w:val="none" w:sz="0" w:space="0" w:color="auto"/>
        <w:bottom w:val="none" w:sz="0" w:space="0" w:color="auto"/>
        <w:right w:val="none" w:sz="0" w:space="0" w:color="auto"/>
      </w:divBdr>
    </w:div>
    <w:div w:id="739598071">
      <w:bodyDiv w:val="1"/>
      <w:marLeft w:val="0"/>
      <w:marRight w:val="0"/>
      <w:marTop w:val="0"/>
      <w:marBottom w:val="0"/>
      <w:divBdr>
        <w:top w:val="none" w:sz="0" w:space="0" w:color="auto"/>
        <w:left w:val="none" w:sz="0" w:space="0" w:color="auto"/>
        <w:bottom w:val="none" w:sz="0" w:space="0" w:color="auto"/>
        <w:right w:val="none" w:sz="0" w:space="0" w:color="auto"/>
      </w:divBdr>
    </w:div>
    <w:div w:id="772554806">
      <w:bodyDiv w:val="1"/>
      <w:marLeft w:val="0"/>
      <w:marRight w:val="0"/>
      <w:marTop w:val="0"/>
      <w:marBottom w:val="0"/>
      <w:divBdr>
        <w:top w:val="none" w:sz="0" w:space="0" w:color="auto"/>
        <w:left w:val="none" w:sz="0" w:space="0" w:color="auto"/>
        <w:bottom w:val="none" w:sz="0" w:space="0" w:color="auto"/>
        <w:right w:val="none" w:sz="0" w:space="0" w:color="auto"/>
      </w:divBdr>
    </w:div>
    <w:div w:id="776872820">
      <w:bodyDiv w:val="1"/>
      <w:marLeft w:val="0"/>
      <w:marRight w:val="0"/>
      <w:marTop w:val="0"/>
      <w:marBottom w:val="0"/>
      <w:divBdr>
        <w:top w:val="none" w:sz="0" w:space="0" w:color="auto"/>
        <w:left w:val="none" w:sz="0" w:space="0" w:color="auto"/>
        <w:bottom w:val="none" w:sz="0" w:space="0" w:color="auto"/>
        <w:right w:val="none" w:sz="0" w:space="0" w:color="auto"/>
      </w:divBdr>
    </w:div>
    <w:div w:id="929966319">
      <w:bodyDiv w:val="1"/>
      <w:marLeft w:val="0"/>
      <w:marRight w:val="0"/>
      <w:marTop w:val="0"/>
      <w:marBottom w:val="0"/>
      <w:divBdr>
        <w:top w:val="none" w:sz="0" w:space="0" w:color="auto"/>
        <w:left w:val="none" w:sz="0" w:space="0" w:color="auto"/>
        <w:bottom w:val="none" w:sz="0" w:space="0" w:color="auto"/>
        <w:right w:val="none" w:sz="0" w:space="0" w:color="auto"/>
      </w:divBdr>
    </w:div>
    <w:div w:id="1011491042">
      <w:bodyDiv w:val="1"/>
      <w:marLeft w:val="0"/>
      <w:marRight w:val="0"/>
      <w:marTop w:val="0"/>
      <w:marBottom w:val="0"/>
      <w:divBdr>
        <w:top w:val="none" w:sz="0" w:space="0" w:color="auto"/>
        <w:left w:val="none" w:sz="0" w:space="0" w:color="auto"/>
        <w:bottom w:val="none" w:sz="0" w:space="0" w:color="auto"/>
        <w:right w:val="none" w:sz="0" w:space="0" w:color="auto"/>
      </w:divBdr>
    </w:div>
    <w:div w:id="1072578891">
      <w:bodyDiv w:val="1"/>
      <w:marLeft w:val="0"/>
      <w:marRight w:val="0"/>
      <w:marTop w:val="0"/>
      <w:marBottom w:val="0"/>
      <w:divBdr>
        <w:top w:val="none" w:sz="0" w:space="0" w:color="auto"/>
        <w:left w:val="none" w:sz="0" w:space="0" w:color="auto"/>
        <w:bottom w:val="none" w:sz="0" w:space="0" w:color="auto"/>
        <w:right w:val="none" w:sz="0" w:space="0" w:color="auto"/>
      </w:divBdr>
    </w:div>
    <w:div w:id="1104812705">
      <w:bodyDiv w:val="1"/>
      <w:marLeft w:val="0"/>
      <w:marRight w:val="0"/>
      <w:marTop w:val="0"/>
      <w:marBottom w:val="0"/>
      <w:divBdr>
        <w:top w:val="none" w:sz="0" w:space="0" w:color="auto"/>
        <w:left w:val="none" w:sz="0" w:space="0" w:color="auto"/>
        <w:bottom w:val="none" w:sz="0" w:space="0" w:color="auto"/>
        <w:right w:val="none" w:sz="0" w:space="0" w:color="auto"/>
      </w:divBdr>
    </w:div>
    <w:div w:id="1238974504">
      <w:bodyDiv w:val="1"/>
      <w:marLeft w:val="0"/>
      <w:marRight w:val="0"/>
      <w:marTop w:val="0"/>
      <w:marBottom w:val="0"/>
      <w:divBdr>
        <w:top w:val="none" w:sz="0" w:space="0" w:color="auto"/>
        <w:left w:val="none" w:sz="0" w:space="0" w:color="auto"/>
        <w:bottom w:val="none" w:sz="0" w:space="0" w:color="auto"/>
        <w:right w:val="none" w:sz="0" w:space="0" w:color="auto"/>
      </w:divBdr>
    </w:div>
    <w:div w:id="1276867489">
      <w:bodyDiv w:val="1"/>
      <w:marLeft w:val="0"/>
      <w:marRight w:val="0"/>
      <w:marTop w:val="0"/>
      <w:marBottom w:val="0"/>
      <w:divBdr>
        <w:top w:val="none" w:sz="0" w:space="0" w:color="auto"/>
        <w:left w:val="none" w:sz="0" w:space="0" w:color="auto"/>
        <w:bottom w:val="none" w:sz="0" w:space="0" w:color="auto"/>
        <w:right w:val="none" w:sz="0" w:space="0" w:color="auto"/>
      </w:divBdr>
      <w:divsChild>
        <w:div w:id="165292437">
          <w:marLeft w:val="0"/>
          <w:marRight w:val="0"/>
          <w:marTop w:val="0"/>
          <w:marBottom w:val="0"/>
          <w:divBdr>
            <w:top w:val="none" w:sz="0" w:space="0" w:color="auto"/>
            <w:left w:val="none" w:sz="0" w:space="0" w:color="auto"/>
            <w:bottom w:val="none" w:sz="0" w:space="0" w:color="auto"/>
            <w:right w:val="none" w:sz="0" w:space="0" w:color="auto"/>
          </w:divBdr>
          <w:divsChild>
            <w:div w:id="1921015168">
              <w:marLeft w:val="0"/>
              <w:marRight w:val="0"/>
              <w:marTop w:val="0"/>
              <w:marBottom w:val="0"/>
              <w:divBdr>
                <w:top w:val="none" w:sz="0" w:space="0" w:color="auto"/>
                <w:left w:val="none" w:sz="0" w:space="0" w:color="auto"/>
                <w:bottom w:val="none" w:sz="0" w:space="0" w:color="auto"/>
                <w:right w:val="none" w:sz="0" w:space="0" w:color="auto"/>
              </w:divBdr>
              <w:divsChild>
                <w:div w:id="1953659745">
                  <w:marLeft w:val="0"/>
                  <w:marRight w:val="0"/>
                  <w:marTop w:val="0"/>
                  <w:marBottom w:val="0"/>
                  <w:divBdr>
                    <w:top w:val="none" w:sz="0" w:space="0" w:color="auto"/>
                    <w:left w:val="none" w:sz="0" w:space="0" w:color="auto"/>
                    <w:bottom w:val="none" w:sz="0" w:space="0" w:color="auto"/>
                    <w:right w:val="none" w:sz="0" w:space="0" w:color="auto"/>
                  </w:divBdr>
                  <w:divsChild>
                    <w:div w:id="967976275">
                      <w:marLeft w:val="0"/>
                      <w:marRight w:val="0"/>
                      <w:marTop w:val="0"/>
                      <w:marBottom w:val="0"/>
                      <w:divBdr>
                        <w:top w:val="none" w:sz="0" w:space="0" w:color="auto"/>
                        <w:left w:val="none" w:sz="0" w:space="0" w:color="auto"/>
                        <w:bottom w:val="none" w:sz="0" w:space="0" w:color="auto"/>
                        <w:right w:val="none" w:sz="0" w:space="0" w:color="auto"/>
                      </w:divBdr>
                      <w:divsChild>
                        <w:div w:id="2026403212">
                          <w:marLeft w:val="0"/>
                          <w:marRight w:val="0"/>
                          <w:marTop w:val="0"/>
                          <w:marBottom w:val="0"/>
                          <w:divBdr>
                            <w:top w:val="none" w:sz="0" w:space="0" w:color="auto"/>
                            <w:left w:val="none" w:sz="0" w:space="0" w:color="auto"/>
                            <w:bottom w:val="none" w:sz="0" w:space="0" w:color="auto"/>
                            <w:right w:val="none" w:sz="0" w:space="0" w:color="auto"/>
                          </w:divBdr>
                          <w:divsChild>
                            <w:div w:id="350961988">
                              <w:marLeft w:val="0"/>
                              <w:marRight w:val="0"/>
                              <w:marTop w:val="0"/>
                              <w:marBottom w:val="0"/>
                              <w:divBdr>
                                <w:top w:val="none" w:sz="0" w:space="0" w:color="auto"/>
                                <w:left w:val="none" w:sz="0" w:space="0" w:color="auto"/>
                                <w:bottom w:val="none" w:sz="0" w:space="0" w:color="auto"/>
                                <w:right w:val="none" w:sz="0" w:space="0" w:color="auto"/>
                              </w:divBdr>
                              <w:divsChild>
                                <w:div w:id="322970026">
                                  <w:marLeft w:val="0"/>
                                  <w:marRight w:val="0"/>
                                  <w:marTop w:val="0"/>
                                  <w:marBottom w:val="0"/>
                                  <w:divBdr>
                                    <w:top w:val="none" w:sz="0" w:space="0" w:color="auto"/>
                                    <w:left w:val="none" w:sz="0" w:space="0" w:color="auto"/>
                                    <w:bottom w:val="none" w:sz="0" w:space="0" w:color="auto"/>
                                    <w:right w:val="none" w:sz="0" w:space="0" w:color="auto"/>
                                  </w:divBdr>
                                  <w:divsChild>
                                    <w:div w:id="1675954574">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7248317">
      <w:bodyDiv w:val="1"/>
      <w:marLeft w:val="0"/>
      <w:marRight w:val="0"/>
      <w:marTop w:val="0"/>
      <w:marBottom w:val="0"/>
      <w:divBdr>
        <w:top w:val="none" w:sz="0" w:space="0" w:color="auto"/>
        <w:left w:val="none" w:sz="0" w:space="0" w:color="auto"/>
        <w:bottom w:val="none" w:sz="0" w:space="0" w:color="auto"/>
        <w:right w:val="none" w:sz="0" w:space="0" w:color="auto"/>
      </w:divBdr>
      <w:divsChild>
        <w:div w:id="572161291">
          <w:marLeft w:val="0"/>
          <w:marRight w:val="0"/>
          <w:marTop w:val="168"/>
          <w:marBottom w:val="178"/>
          <w:divBdr>
            <w:top w:val="none" w:sz="0" w:space="0" w:color="auto"/>
            <w:left w:val="none" w:sz="0" w:space="0" w:color="auto"/>
            <w:bottom w:val="none" w:sz="0" w:space="0" w:color="auto"/>
            <w:right w:val="none" w:sz="0" w:space="0" w:color="auto"/>
          </w:divBdr>
          <w:divsChild>
            <w:div w:id="758017898">
              <w:marLeft w:val="0"/>
              <w:marRight w:val="0"/>
              <w:marTop w:val="0"/>
              <w:marBottom w:val="0"/>
              <w:divBdr>
                <w:top w:val="none" w:sz="0" w:space="0" w:color="auto"/>
                <w:left w:val="none" w:sz="0" w:space="0" w:color="auto"/>
                <w:bottom w:val="none" w:sz="0" w:space="0" w:color="auto"/>
                <w:right w:val="none" w:sz="0" w:space="0" w:color="auto"/>
              </w:divBdr>
            </w:div>
            <w:div w:id="171076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4925">
      <w:bodyDiv w:val="1"/>
      <w:marLeft w:val="0"/>
      <w:marRight w:val="0"/>
      <w:marTop w:val="0"/>
      <w:marBottom w:val="0"/>
      <w:divBdr>
        <w:top w:val="none" w:sz="0" w:space="0" w:color="auto"/>
        <w:left w:val="none" w:sz="0" w:space="0" w:color="auto"/>
        <w:bottom w:val="none" w:sz="0" w:space="0" w:color="auto"/>
        <w:right w:val="none" w:sz="0" w:space="0" w:color="auto"/>
      </w:divBdr>
    </w:div>
    <w:div w:id="1381442445">
      <w:bodyDiv w:val="1"/>
      <w:marLeft w:val="0"/>
      <w:marRight w:val="0"/>
      <w:marTop w:val="0"/>
      <w:marBottom w:val="0"/>
      <w:divBdr>
        <w:top w:val="none" w:sz="0" w:space="0" w:color="auto"/>
        <w:left w:val="none" w:sz="0" w:space="0" w:color="auto"/>
        <w:bottom w:val="none" w:sz="0" w:space="0" w:color="auto"/>
        <w:right w:val="none" w:sz="0" w:space="0" w:color="auto"/>
      </w:divBdr>
      <w:divsChild>
        <w:div w:id="1765149025">
          <w:marLeft w:val="71"/>
          <w:marRight w:val="71"/>
          <w:marTop w:val="71"/>
          <w:marBottom w:val="71"/>
          <w:divBdr>
            <w:top w:val="none" w:sz="0" w:space="0" w:color="auto"/>
            <w:left w:val="none" w:sz="0" w:space="0" w:color="auto"/>
            <w:bottom w:val="none" w:sz="0" w:space="0" w:color="auto"/>
            <w:right w:val="none" w:sz="0" w:space="0" w:color="auto"/>
          </w:divBdr>
          <w:divsChild>
            <w:div w:id="1255431461">
              <w:marLeft w:val="71"/>
              <w:marRight w:val="71"/>
              <w:marTop w:val="71"/>
              <w:marBottom w:val="71"/>
              <w:divBdr>
                <w:top w:val="none" w:sz="0" w:space="0" w:color="auto"/>
                <w:left w:val="none" w:sz="0" w:space="0" w:color="auto"/>
                <w:bottom w:val="none" w:sz="0" w:space="0" w:color="auto"/>
                <w:right w:val="none" w:sz="0" w:space="0" w:color="auto"/>
              </w:divBdr>
            </w:div>
          </w:divsChild>
        </w:div>
      </w:divsChild>
    </w:div>
    <w:div w:id="1412190934">
      <w:bodyDiv w:val="1"/>
      <w:marLeft w:val="0"/>
      <w:marRight w:val="0"/>
      <w:marTop w:val="0"/>
      <w:marBottom w:val="0"/>
      <w:divBdr>
        <w:top w:val="none" w:sz="0" w:space="0" w:color="auto"/>
        <w:left w:val="none" w:sz="0" w:space="0" w:color="auto"/>
        <w:bottom w:val="none" w:sz="0" w:space="0" w:color="auto"/>
        <w:right w:val="none" w:sz="0" w:space="0" w:color="auto"/>
      </w:divBdr>
    </w:div>
    <w:div w:id="1508789334">
      <w:bodyDiv w:val="1"/>
      <w:marLeft w:val="0"/>
      <w:marRight w:val="0"/>
      <w:marTop w:val="0"/>
      <w:marBottom w:val="0"/>
      <w:divBdr>
        <w:top w:val="none" w:sz="0" w:space="0" w:color="auto"/>
        <w:left w:val="none" w:sz="0" w:space="0" w:color="auto"/>
        <w:bottom w:val="none" w:sz="0" w:space="0" w:color="auto"/>
        <w:right w:val="none" w:sz="0" w:space="0" w:color="auto"/>
      </w:divBdr>
    </w:div>
    <w:div w:id="1591767747">
      <w:bodyDiv w:val="1"/>
      <w:marLeft w:val="0"/>
      <w:marRight w:val="0"/>
      <w:marTop w:val="0"/>
      <w:marBottom w:val="0"/>
      <w:divBdr>
        <w:top w:val="none" w:sz="0" w:space="0" w:color="auto"/>
        <w:left w:val="none" w:sz="0" w:space="0" w:color="auto"/>
        <w:bottom w:val="none" w:sz="0" w:space="0" w:color="auto"/>
        <w:right w:val="none" w:sz="0" w:space="0" w:color="auto"/>
      </w:divBdr>
    </w:div>
    <w:div w:id="1602298008">
      <w:bodyDiv w:val="1"/>
      <w:marLeft w:val="0"/>
      <w:marRight w:val="0"/>
      <w:marTop w:val="0"/>
      <w:marBottom w:val="0"/>
      <w:divBdr>
        <w:top w:val="none" w:sz="0" w:space="0" w:color="auto"/>
        <w:left w:val="none" w:sz="0" w:space="0" w:color="auto"/>
        <w:bottom w:val="none" w:sz="0" w:space="0" w:color="auto"/>
        <w:right w:val="none" w:sz="0" w:space="0" w:color="auto"/>
      </w:divBdr>
      <w:divsChild>
        <w:div w:id="667052319">
          <w:marLeft w:val="547"/>
          <w:marRight w:val="0"/>
          <w:marTop w:val="115"/>
          <w:marBottom w:val="0"/>
          <w:divBdr>
            <w:top w:val="none" w:sz="0" w:space="0" w:color="auto"/>
            <w:left w:val="none" w:sz="0" w:space="0" w:color="auto"/>
            <w:bottom w:val="none" w:sz="0" w:space="0" w:color="auto"/>
            <w:right w:val="none" w:sz="0" w:space="0" w:color="auto"/>
          </w:divBdr>
        </w:div>
        <w:div w:id="41558793">
          <w:marLeft w:val="547"/>
          <w:marRight w:val="0"/>
          <w:marTop w:val="115"/>
          <w:marBottom w:val="0"/>
          <w:divBdr>
            <w:top w:val="none" w:sz="0" w:space="0" w:color="auto"/>
            <w:left w:val="none" w:sz="0" w:space="0" w:color="auto"/>
            <w:bottom w:val="none" w:sz="0" w:space="0" w:color="auto"/>
            <w:right w:val="none" w:sz="0" w:space="0" w:color="auto"/>
          </w:divBdr>
        </w:div>
        <w:div w:id="776363591">
          <w:marLeft w:val="547"/>
          <w:marRight w:val="0"/>
          <w:marTop w:val="115"/>
          <w:marBottom w:val="0"/>
          <w:divBdr>
            <w:top w:val="none" w:sz="0" w:space="0" w:color="auto"/>
            <w:left w:val="none" w:sz="0" w:space="0" w:color="auto"/>
            <w:bottom w:val="none" w:sz="0" w:space="0" w:color="auto"/>
            <w:right w:val="none" w:sz="0" w:space="0" w:color="auto"/>
          </w:divBdr>
        </w:div>
        <w:div w:id="1620793102">
          <w:marLeft w:val="547"/>
          <w:marRight w:val="0"/>
          <w:marTop w:val="115"/>
          <w:marBottom w:val="0"/>
          <w:divBdr>
            <w:top w:val="none" w:sz="0" w:space="0" w:color="auto"/>
            <w:left w:val="none" w:sz="0" w:space="0" w:color="auto"/>
            <w:bottom w:val="none" w:sz="0" w:space="0" w:color="auto"/>
            <w:right w:val="none" w:sz="0" w:space="0" w:color="auto"/>
          </w:divBdr>
        </w:div>
      </w:divsChild>
    </w:div>
    <w:div w:id="1615557047">
      <w:bodyDiv w:val="1"/>
      <w:marLeft w:val="0"/>
      <w:marRight w:val="0"/>
      <w:marTop w:val="0"/>
      <w:marBottom w:val="0"/>
      <w:divBdr>
        <w:top w:val="none" w:sz="0" w:space="0" w:color="auto"/>
        <w:left w:val="none" w:sz="0" w:space="0" w:color="auto"/>
        <w:bottom w:val="none" w:sz="0" w:space="0" w:color="auto"/>
        <w:right w:val="none" w:sz="0" w:space="0" w:color="auto"/>
      </w:divBdr>
    </w:div>
    <w:div w:id="1665469859">
      <w:bodyDiv w:val="1"/>
      <w:marLeft w:val="0"/>
      <w:marRight w:val="0"/>
      <w:marTop w:val="0"/>
      <w:marBottom w:val="0"/>
      <w:divBdr>
        <w:top w:val="none" w:sz="0" w:space="0" w:color="auto"/>
        <w:left w:val="none" w:sz="0" w:space="0" w:color="auto"/>
        <w:bottom w:val="none" w:sz="0" w:space="0" w:color="auto"/>
        <w:right w:val="none" w:sz="0" w:space="0" w:color="auto"/>
      </w:divBdr>
    </w:div>
    <w:div w:id="1707440016">
      <w:bodyDiv w:val="1"/>
      <w:marLeft w:val="0"/>
      <w:marRight w:val="0"/>
      <w:marTop w:val="0"/>
      <w:marBottom w:val="0"/>
      <w:divBdr>
        <w:top w:val="none" w:sz="0" w:space="0" w:color="auto"/>
        <w:left w:val="none" w:sz="0" w:space="0" w:color="auto"/>
        <w:bottom w:val="none" w:sz="0" w:space="0" w:color="auto"/>
        <w:right w:val="none" w:sz="0" w:space="0" w:color="auto"/>
      </w:divBdr>
    </w:div>
    <w:div w:id="1717774971">
      <w:bodyDiv w:val="1"/>
      <w:marLeft w:val="0"/>
      <w:marRight w:val="0"/>
      <w:marTop w:val="0"/>
      <w:marBottom w:val="0"/>
      <w:divBdr>
        <w:top w:val="none" w:sz="0" w:space="0" w:color="auto"/>
        <w:left w:val="none" w:sz="0" w:space="0" w:color="auto"/>
        <w:bottom w:val="none" w:sz="0" w:space="0" w:color="auto"/>
        <w:right w:val="none" w:sz="0" w:space="0" w:color="auto"/>
      </w:divBdr>
    </w:div>
    <w:div w:id="1718776061">
      <w:bodyDiv w:val="1"/>
      <w:marLeft w:val="0"/>
      <w:marRight w:val="0"/>
      <w:marTop w:val="0"/>
      <w:marBottom w:val="0"/>
      <w:divBdr>
        <w:top w:val="none" w:sz="0" w:space="0" w:color="auto"/>
        <w:left w:val="none" w:sz="0" w:space="0" w:color="auto"/>
        <w:bottom w:val="none" w:sz="0" w:space="0" w:color="auto"/>
        <w:right w:val="none" w:sz="0" w:space="0" w:color="auto"/>
      </w:divBdr>
    </w:div>
    <w:div w:id="1725593783">
      <w:bodyDiv w:val="1"/>
      <w:marLeft w:val="0"/>
      <w:marRight w:val="0"/>
      <w:marTop w:val="0"/>
      <w:marBottom w:val="0"/>
      <w:divBdr>
        <w:top w:val="none" w:sz="0" w:space="0" w:color="auto"/>
        <w:left w:val="none" w:sz="0" w:space="0" w:color="auto"/>
        <w:bottom w:val="none" w:sz="0" w:space="0" w:color="auto"/>
        <w:right w:val="none" w:sz="0" w:space="0" w:color="auto"/>
      </w:divBdr>
    </w:div>
    <w:div w:id="1746806378">
      <w:bodyDiv w:val="1"/>
      <w:marLeft w:val="0"/>
      <w:marRight w:val="0"/>
      <w:marTop w:val="0"/>
      <w:marBottom w:val="0"/>
      <w:divBdr>
        <w:top w:val="none" w:sz="0" w:space="0" w:color="auto"/>
        <w:left w:val="none" w:sz="0" w:space="0" w:color="auto"/>
        <w:bottom w:val="none" w:sz="0" w:space="0" w:color="auto"/>
        <w:right w:val="none" w:sz="0" w:space="0" w:color="auto"/>
      </w:divBdr>
    </w:div>
    <w:div w:id="1748725972">
      <w:bodyDiv w:val="1"/>
      <w:marLeft w:val="0"/>
      <w:marRight w:val="0"/>
      <w:marTop w:val="0"/>
      <w:marBottom w:val="0"/>
      <w:divBdr>
        <w:top w:val="none" w:sz="0" w:space="0" w:color="auto"/>
        <w:left w:val="none" w:sz="0" w:space="0" w:color="auto"/>
        <w:bottom w:val="none" w:sz="0" w:space="0" w:color="auto"/>
        <w:right w:val="none" w:sz="0" w:space="0" w:color="auto"/>
      </w:divBdr>
      <w:divsChild>
        <w:div w:id="1051657953">
          <w:marLeft w:val="547"/>
          <w:marRight w:val="0"/>
          <w:marTop w:val="134"/>
          <w:marBottom w:val="0"/>
          <w:divBdr>
            <w:top w:val="none" w:sz="0" w:space="0" w:color="auto"/>
            <w:left w:val="none" w:sz="0" w:space="0" w:color="auto"/>
            <w:bottom w:val="none" w:sz="0" w:space="0" w:color="auto"/>
            <w:right w:val="none" w:sz="0" w:space="0" w:color="auto"/>
          </w:divBdr>
        </w:div>
      </w:divsChild>
    </w:div>
    <w:div w:id="1751852268">
      <w:bodyDiv w:val="1"/>
      <w:marLeft w:val="0"/>
      <w:marRight w:val="0"/>
      <w:marTop w:val="0"/>
      <w:marBottom w:val="0"/>
      <w:divBdr>
        <w:top w:val="none" w:sz="0" w:space="0" w:color="auto"/>
        <w:left w:val="none" w:sz="0" w:space="0" w:color="auto"/>
        <w:bottom w:val="none" w:sz="0" w:space="0" w:color="auto"/>
        <w:right w:val="none" w:sz="0" w:space="0" w:color="auto"/>
      </w:divBdr>
    </w:div>
    <w:div w:id="1765766075">
      <w:bodyDiv w:val="1"/>
      <w:marLeft w:val="0"/>
      <w:marRight w:val="0"/>
      <w:marTop w:val="0"/>
      <w:marBottom w:val="0"/>
      <w:divBdr>
        <w:top w:val="none" w:sz="0" w:space="0" w:color="auto"/>
        <w:left w:val="none" w:sz="0" w:space="0" w:color="auto"/>
        <w:bottom w:val="none" w:sz="0" w:space="0" w:color="auto"/>
        <w:right w:val="none" w:sz="0" w:space="0" w:color="auto"/>
      </w:divBdr>
    </w:div>
    <w:div w:id="1772552436">
      <w:bodyDiv w:val="1"/>
      <w:marLeft w:val="0"/>
      <w:marRight w:val="0"/>
      <w:marTop w:val="0"/>
      <w:marBottom w:val="0"/>
      <w:divBdr>
        <w:top w:val="none" w:sz="0" w:space="0" w:color="auto"/>
        <w:left w:val="none" w:sz="0" w:space="0" w:color="auto"/>
        <w:bottom w:val="none" w:sz="0" w:space="0" w:color="auto"/>
        <w:right w:val="none" w:sz="0" w:space="0" w:color="auto"/>
      </w:divBdr>
    </w:div>
    <w:div w:id="1860896920">
      <w:bodyDiv w:val="1"/>
      <w:marLeft w:val="0"/>
      <w:marRight w:val="0"/>
      <w:marTop w:val="0"/>
      <w:marBottom w:val="0"/>
      <w:divBdr>
        <w:top w:val="none" w:sz="0" w:space="0" w:color="auto"/>
        <w:left w:val="none" w:sz="0" w:space="0" w:color="auto"/>
        <w:bottom w:val="none" w:sz="0" w:space="0" w:color="auto"/>
        <w:right w:val="none" w:sz="0" w:space="0" w:color="auto"/>
      </w:divBdr>
    </w:div>
    <w:div w:id="1903052997">
      <w:bodyDiv w:val="1"/>
      <w:marLeft w:val="0"/>
      <w:marRight w:val="0"/>
      <w:marTop w:val="0"/>
      <w:marBottom w:val="0"/>
      <w:divBdr>
        <w:top w:val="none" w:sz="0" w:space="0" w:color="auto"/>
        <w:left w:val="none" w:sz="0" w:space="0" w:color="auto"/>
        <w:bottom w:val="none" w:sz="0" w:space="0" w:color="auto"/>
        <w:right w:val="none" w:sz="0" w:space="0" w:color="auto"/>
      </w:divBdr>
    </w:div>
    <w:div w:id="1951551682">
      <w:bodyDiv w:val="1"/>
      <w:marLeft w:val="0"/>
      <w:marRight w:val="0"/>
      <w:marTop w:val="0"/>
      <w:marBottom w:val="0"/>
      <w:divBdr>
        <w:top w:val="none" w:sz="0" w:space="0" w:color="auto"/>
        <w:left w:val="none" w:sz="0" w:space="0" w:color="auto"/>
        <w:bottom w:val="none" w:sz="0" w:space="0" w:color="auto"/>
        <w:right w:val="none" w:sz="0" w:space="0" w:color="auto"/>
      </w:divBdr>
    </w:div>
    <w:div w:id="1969968015">
      <w:bodyDiv w:val="1"/>
      <w:marLeft w:val="0"/>
      <w:marRight w:val="0"/>
      <w:marTop w:val="0"/>
      <w:marBottom w:val="0"/>
      <w:divBdr>
        <w:top w:val="none" w:sz="0" w:space="0" w:color="auto"/>
        <w:left w:val="none" w:sz="0" w:space="0" w:color="auto"/>
        <w:bottom w:val="none" w:sz="0" w:space="0" w:color="auto"/>
        <w:right w:val="none" w:sz="0" w:space="0" w:color="auto"/>
      </w:divBdr>
      <w:divsChild>
        <w:div w:id="1640111192">
          <w:marLeft w:val="547"/>
          <w:marRight w:val="0"/>
          <w:marTop w:val="134"/>
          <w:marBottom w:val="0"/>
          <w:divBdr>
            <w:top w:val="none" w:sz="0" w:space="0" w:color="auto"/>
            <w:left w:val="none" w:sz="0" w:space="0" w:color="auto"/>
            <w:bottom w:val="none" w:sz="0" w:space="0" w:color="auto"/>
            <w:right w:val="none" w:sz="0" w:space="0" w:color="auto"/>
          </w:divBdr>
        </w:div>
        <w:div w:id="1644576578">
          <w:marLeft w:val="547"/>
          <w:marRight w:val="0"/>
          <w:marTop w:val="134"/>
          <w:marBottom w:val="0"/>
          <w:divBdr>
            <w:top w:val="none" w:sz="0" w:space="0" w:color="auto"/>
            <w:left w:val="none" w:sz="0" w:space="0" w:color="auto"/>
            <w:bottom w:val="none" w:sz="0" w:space="0" w:color="auto"/>
            <w:right w:val="none" w:sz="0" w:space="0" w:color="auto"/>
          </w:divBdr>
        </w:div>
        <w:div w:id="1542815492">
          <w:marLeft w:val="547"/>
          <w:marRight w:val="0"/>
          <w:marTop w:val="134"/>
          <w:marBottom w:val="0"/>
          <w:divBdr>
            <w:top w:val="none" w:sz="0" w:space="0" w:color="auto"/>
            <w:left w:val="none" w:sz="0" w:space="0" w:color="auto"/>
            <w:bottom w:val="none" w:sz="0" w:space="0" w:color="auto"/>
            <w:right w:val="none" w:sz="0" w:space="0" w:color="auto"/>
          </w:divBdr>
        </w:div>
        <w:div w:id="2006394932">
          <w:marLeft w:val="547"/>
          <w:marRight w:val="0"/>
          <w:marTop w:val="134"/>
          <w:marBottom w:val="0"/>
          <w:divBdr>
            <w:top w:val="none" w:sz="0" w:space="0" w:color="auto"/>
            <w:left w:val="none" w:sz="0" w:space="0" w:color="auto"/>
            <w:bottom w:val="none" w:sz="0" w:space="0" w:color="auto"/>
            <w:right w:val="none" w:sz="0" w:space="0" w:color="auto"/>
          </w:divBdr>
        </w:div>
      </w:divsChild>
    </w:div>
    <w:div w:id="1977177373">
      <w:bodyDiv w:val="1"/>
      <w:marLeft w:val="0"/>
      <w:marRight w:val="0"/>
      <w:marTop w:val="0"/>
      <w:marBottom w:val="0"/>
      <w:divBdr>
        <w:top w:val="none" w:sz="0" w:space="0" w:color="auto"/>
        <w:left w:val="none" w:sz="0" w:space="0" w:color="auto"/>
        <w:bottom w:val="none" w:sz="0" w:space="0" w:color="auto"/>
        <w:right w:val="none" w:sz="0" w:space="0" w:color="auto"/>
      </w:divBdr>
    </w:div>
    <w:div w:id="2008513373">
      <w:bodyDiv w:val="1"/>
      <w:marLeft w:val="0"/>
      <w:marRight w:val="0"/>
      <w:marTop w:val="0"/>
      <w:marBottom w:val="0"/>
      <w:divBdr>
        <w:top w:val="none" w:sz="0" w:space="0" w:color="auto"/>
        <w:left w:val="none" w:sz="0" w:space="0" w:color="auto"/>
        <w:bottom w:val="none" w:sz="0" w:space="0" w:color="auto"/>
        <w:right w:val="none" w:sz="0" w:space="0" w:color="auto"/>
      </w:divBdr>
    </w:div>
    <w:div w:id="2016836409">
      <w:bodyDiv w:val="1"/>
      <w:marLeft w:val="0"/>
      <w:marRight w:val="0"/>
      <w:marTop w:val="0"/>
      <w:marBottom w:val="0"/>
      <w:divBdr>
        <w:top w:val="none" w:sz="0" w:space="0" w:color="auto"/>
        <w:left w:val="none" w:sz="0" w:space="0" w:color="auto"/>
        <w:bottom w:val="none" w:sz="0" w:space="0" w:color="auto"/>
        <w:right w:val="none" w:sz="0" w:space="0" w:color="auto"/>
      </w:divBdr>
    </w:div>
    <w:div w:id="2146384437">
      <w:bodyDiv w:val="1"/>
      <w:marLeft w:val="0"/>
      <w:marRight w:val="0"/>
      <w:marTop w:val="0"/>
      <w:marBottom w:val="0"/>
      <w:divBdr>
        <w:top w:val="none" w:sz="0" w:space="0" w:color="auto"/>
        <w:left w:val="none" w:sz="0" w:space="0" w:color="auto"/>
        <w:bottom w:val="none" w:sz="0" w:space="0" w:color="auto"/>
        <w:right w:val="none" w:sz="0" w:space="0" w:color="auto"/>
      </w:divBdr>
      <w:divsChild>
        <w:div w:id="460151724">
          <w:marLeft w:val="0"/>
          <w:marRight w:val="0"/>
          <w:marTop w:val="0"/>
          <w:marBottom w:val="0"/>
          <w:divBdr>
            <w:top w:val="none" w:sz="0" w:space="0" w:color="auto"/>
            <w:left w:val="none" w:sz="0" w:space="0" w:color="auto"/>
            <w:bottom w:val="none" w:sz="0" w:space="0" w:color="auto"/>
            <w:right w:val="none" w:sz="0" w:space="0" w:color="auto"/>
          </w:divBdr>
          <w:divsChild>
            <w:div w:id="855076612">
              <w:marLeft w:val="0"/>
              <w:marRight w:val="0"/>
              <w:marTop w:val="0"/>
              <w:marBottom w:val="0"/>
              <w:divBdr>
                <w:top w:val="none" w:sz="0" w:space="0" w:color="auto"/>
                <w:left w:val="none" w:sz="0" w:space="0" w:color="auto"/>
                <w:bottom w:val="none" w:sz="0" w:space="0" w:color="auto"/>
                <w:right w:val="none" w:sz="0" w:space="0" w:color="auto"/>
              </w:divBdr>
              <w:divsChild>
                <w:div w:id="1014497351">
                  <w:marLeft w:val="0"/>
                  <w:marRight w:val="0"/>
                  <w:marTop w:val="0"/>
                  <w:marBottom w:val="0"/>
                  <w:divBdr>
                    <w:top w:val="none" w:sz="0" w:space="0" w:color="auto"/>
                    <w:left w:val="none" w:sz="0" w:space="0" w:color="auto"/>
                    <w:bottom w:val="none" w:sz="0" w:space="0" w:color="auto"/>
                    <w:right w:val="none" w:sz="0" w:space="0" w:color="auto"/>
                  </w:divBdr>
                  <w:divsChild>
                    <w:div w:id="1616522518">
                      <w:marLeft w:val="0"/>
                      <w:marRight w:val="0"/>
                      <w:marTop w:val="0"/>
                      <w:marBottom w:val="0"/>
                      <w:divBdr>
                        <w:top w:val="none" w:sz="0" w:space="0" w:color="auto"/>
                        <w:left w:val="none" w:sz="0" w:space="0" w:color="auto"/>
                        <w:bottom w:val="none" w:sz="0" w:space="0" w:color="auto"/>
                        <w:right w:val="none" w:sz="0" w:space="0" w:color="auto"/>
                      </w:divBdr>
                      <w:divsChild>
                        <w:div w:id="850920064">
                          <w:marLeft w:val="0"/>
                          <w:marRight w:val="0"/>
                          <w:marTop w:val="0"/>
                          <w:marBottom w:val="0"/>
                          <w:divBdr>
                            <w:top w:val="none" w:sz="0" w:space="0" w:color="auto"/>
                            <w:left w:val="none" w:sz="0" w:space="0" w:color="auto"/>
                            <w:bottom w:val="none" w:sz="0" w:space="0" w:color="auto"/>
                            <w:right w:val="none" w:sz="0" w:space="0" w:color="auto"/>
                          </w:divBdr>
                          <w:divsChild>
                            <w:div w:id="71781543">
                              <w:marLeft w:val="0"/>
                              <w:marRight w:val="0"/>
                              <w:marTop w:val="0"/>
                              <w:marBottom w:val="0"/>
                              <w:divBdr>
                                <w:top w:val="none" w:sz="0" w:space="0" w:color="auto"/>
                                <w:left w:val="none" w:sz="0" w:space="0" w:color="auto"/>
                                <w:bottom w:val="none" w:sz="0" w:space="0" w:color="auto"/>
                                <w:right w:val="none" w:sz="0" w:space="0" w:color="auto"/>
                              </w:divBdr>
                            </w:div>
                            <w:div w:id="93953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www.sciencedirect.com/science/article/pii/016502709290040K"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881F1-3387-483E-81A6-30CE9227A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5</Pages>
  <Words>1451</Words>
  <Characters>827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Chapter#1                                                                                                     Introduction</vt:lpstr>
    </vt:vector>
  </TitlesOfParts>
  <Company>ptml</Company>
  <LinksUpToDate>false</LinksUpToDate>
  <CharactersWithSpaces>9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1                                                                                                     Introduction</dc:title>
  <dc:creator>DELL 5520</dc:creator>
  <cp:lastModifiedBy>Aslam Khan</cp:lastModifiedBy>
  <cp:revision>11</cp:revision>
  <cp:lastPrinted>2014-05-12T06:41:00Z</cp:lastPrinted>
  <dcterms:created xsi:type="dcterms:W3CDTF">2015-03-16T08:41:00Z</dcterms:created>
  <dcterms:modified xsi:type="dcterms:W3CDTF">2015-04-22T05:55:00Z</dcterms:modified>
</cp:coreProperties>
</file>